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288" w:type="dxa"/>
        <w:tblLayout w:type="fixed"/>
        <w:tblLook w:val="00A0" w:firstRow="1" w:lastRow="0" w:firstColumn="1" w:lastColumn="0" w:noHBand="0" w:noVBand="0"/>
      </w:tblPr>
      <w:tblGrid>
        <w:gridCol w:w="4077"/>
        <w:gridCol w:w="5211"/>
      </w:tblGrid>
      <w:tr w:rsidR="008205B6" w:rsidRPr="001B1F0D" w14:paraId="601E6BF8" w14:textId="77777777" w:rsidTr="00ED5DF4">
        <w:tc>
          <w:tcPr>
            <w:tcW w:w="4077" w:type="dxa"/>
          </w:tcPr>
          <w:p w14:paraId="601E6BF6" w14:textId="77777777" w:rsidR="008205B6" w:rsidRPr="001B1F0D" w:rsidRDefault="000F35BC" w:rsidP="00963C07">
            <w:pPr>
              <w:pStyle w:val="Kopfzeile"/>
              <w:spacing w:line="276" w:lineRule="auto"/>
              <w:jc w:val="center"/>
              <w:rPr>
                <w:rFonts w:ascii="Times New Roman" w:hAnsi="Times New Roman"/>
                <w:sz w:val="24"/>
                <w:lang w:val="de-DE" w:eastAsia="en-US"/>
              </w:rPr>
            </w:pPr>
            <w:r w:rsidRPr="001B1F0D">
              <w:rPr>
                <w:rFonts w:ascii="Times New Roman" w:hAnsi="Times New Roman"/>
                <w:noProof/>
                <w:sz w:val="24"/>
                <w:lang w:val="de-DE" w:eastAsia="de-DE"/>
              </w:rPr>
              <w:drawing>
                <wp:inline distT="0" distB="0" distL="0" distR="0" wp14:anchorId="601E6CBA" wp14:editId="601E6CBB">
                  <wp:extent cx="3635375" cy="497205"/>
                  <wp:effectExtent l="0" t="0" r="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5375" cy="497205"/>
                          </a:xfrm>
                          <a:prstGeom prst="rect">
                            <a:avLst/>
                          </a:prstGeom>
                          <a:noFill/>
                          <a:ln>
                            <a:noFill/>
                          </a:ln>
                        </pic:spPr>
                      </pic:pic>
                    </a:graphicData>
                  </a:graphic>
                </wp:inline>
              </w:drawing>
            </w:r>
          </w:p>
        </w:tc>
        <w:tc>
          <w:tcPr>
            <w:tcW w:w="5211" w:type="dxa"/>
          </w:tcPr>
          <w:p w14:paraId="601E6BF7" w14:textId="77777777" w:rsidR="008205B6" w:rsidRPr="001B1F0D" w:rsidRDefault="008205B6" w:rsidP="00963C07">
            <w:pPr>
              <w:pStyle w:val="Kopfzeile"/>
              <w:spacing w:line="276" w:lineRule="auto"/>
              <w:jc w:val="right"/>
              <w:rPr>
                <w:rFonts w:ascii="Times New Roman" w:hAnsi="Times New Roman"/>
                <w:b/>
                <w:sz w:val="24"/>
                <w:lang w:val="de-DE" w:eastAsia="en-US"/>
              </w:rPr>
            </w:pPr>
            <w:r w:rsidRPr="001B1F0D">
              <w:rPr>
                <w:rFonts w:ascii="Times New Roman" w:hAnsi="Times New Roman"/>
                <w:b/>
                <w:sz w:val="24"/>
                <w:lang w:val="de-DE" w:eastAsia="en-US"/>
              </w:rPr>
              <w:t>Lehrstuhl für ABWL und Logistikmanagement</w:t>
            </w:r>
            <w:r w:rsidRPr="001B1F0D">
              <w:rPr>
                <w:rFonts w:ascii="Times New Roman" w:hAnsi="Times New Roman"/>
                <w:b/>
                <w:sz w:val="24"/>
                <w:lang w:val="de-DE" w:eastAsia="en-US"/>
              </w:rPr>
              <w:br/>
              <w:t xml:space="preserve">Lehrstuhlinhaber: Prof. Dr. Herbert </w:t>
            </w:r>
            <w:proofErr w:type="spellStart"/>
            <w:r w:rsidRPr="001B1F0D">
              <w:rPr>
                <w:rFonts w:ascii="Times New Roman" w:hAnsi="Times New Roman"/>
                <w:b/>
                <w:sz w:val="24"/>
                <w:lang w:val="de-DE" w:eastAsia="en-US"/>
              </w:rPr>
              <w:t>Kotzab</w:t>
            </w:r>
            <w:proofErr w:type="spellEnd"/>
          </w:p>
        </w:tc>
      </w:tr>
    </w:tbl>
    <w:p w14:paraId="601E6BF9" w14:textId="77777777" w:rsidR="008205B6" w:rsidRPr="001B1F0D" w:rsidRDefault="008205B6" w:rsidP="00963C07">
      <w:pPr>
        <w:spacing w:line="276" w:lineRule="auto"/>
        <w:rPr>
          <w:rFonts w:ascii="Arial" w:hAnsi="Arial" w:cs="Arial"/>
          <w:szCs w:val="24"/>
        </w:rPr>
      </w:pPr>
    </w:p>
    <w:p w14:paraId="601E6BFA" w14:textId="77777777" w:rsidR="008205B6" w:rsidRPr="001B1F0D" w:rsidRDefault="008205B6" w:rsidP="00963C07">
      <w:pPr>
        <w:spacing w:line="276" w:lineRule="auto"/>
        <w:rPr>
          <w:rFonts w:ascii="Arial" w:hAnsi="Arial" w:cs="Arial"/>
          <w:szCs w:val="24"/>
        </w:rPr>
      </w:pPr>
    </w:p>
    <w:p w14:paraId="601E6BFB" w14:textId="77777777" w:rsidR="008205B6" w:rsidRPr="001B1F0D" w:rsidRDefault="008205B6" w:rsidP="00963C07">
      <w:pPr>
        <w:spacing w:line="276" w:lineRule="auto"/>
        <w:rPr>
          <w:rFonts w:ascii="Arial" w:hAnsi="Arial" w:cs="Arial"/>
          <w:szCs w:val="24"/>
        </w:rPr>
      </w:pPr>
    </w:p>
    <w:p w14:paraId="601E6BFC" w14:textId="77777777" w:rsidR="008205B6" w:rsidRPr="001B1F0D" w:rsidRDefault="008205B6" w:rsidP="00963C07">
      <w:pPr>
        <w:spacing w:line="276" w:lineRule="auto"/>
        <w:rPr>
          <w:rFonts w:ascii="Arial" w:hAnsi="Arial" w:cs="Arial"/>
          <w:szCs w:val="24"/>
        </w:rPr>
      </w:pPr>
    </w:p>
    <w:p w14:paraId="601E6BFD" w14:textId="77777777" w:rsidR="008205B6" w:rsidRPr="001B1F0D" w:rsidRDefault="008205B6" w:rsidP="00963C07">
      <w:pPr>
        <w:spacing w:line="276" w:lineRule="auto"/>
        <w:rPr>
          <w:rFonts w:ascii="Arial" w:hAnsi="Arial" w:cs="Arial"/>
          <w:szCs w:val="24"/>
        </w:rPr>
      </w:pPr>
    </w:p>
    <w:p w14:paraId="601E6BFE" w14:textId="77777777" w:rsidR="008205B6" w:rsidRPr="001B1F0D" w:rsidRDefault="008205B6" w:rsidP="00963C07">
      <w:pPr>
        <w:spacing w:line="276" w:lineRule="auto"/>
        <w:rPr>
          <w:rFonts w:ascii="Arial" w:hAnsi="Arial" w:cs="Arial"/>
          <w:szCs w:val="24"/>
        </w:rPr>
      </w:pPr>
    </w:p>
    <w:p w14:paraId="601E6BFF" w14:textId="77777777" w:rsidR="008205B6" w:rsidRPr="001B1F0D" w:rsidRDefault="008205B6" w:rsidP="00963C07">
      <w:pPr>
        <w:spacing w:line="276" w:lineRule="auto"/>
        <w:rPr>
          <w:rFonts w:ascii="Arial" w:hAnsi="Arial" w:cs="Arial"/>
          <w:szCs w:val="24"/>
        </w:rPr>
      </w:pPr>
    </w:p>
    <w:p w14:paraId="601E6C00" w14:textId="062B71D7" w:rsidR="008205B6" w:rsidRPr="001B1F0D" w:rsidRDefault="003F62C8" w:rsidP="00963C07">
      <w:pPr>
        <w:spacing w:line="276" w:lineRule="auto"/>
        <w:jc w:val="center"/>
        <w:rPr>
          <w:szCs w:val="24"/>
        </w:rPr>
      </w:pPr>
      <w:r w:rsidRPr="001B1F0D">
        <w:rPr>
          <w:szCs w:val="24"/>
        </w:rPr>
        <w:t>Bachelorarbeit</w:t>
      </w:r>
      <w:r w:rsidR="00162EF5" w:rsidRPr="001B1F0D">
        <w:rPr>
          <w:szCs w:val="24"/>
        </w:rPr>
        <w:t>/Masterarbeit</w:t>
      </w:r>
      <w:r w:rsidRPr="001B1F0D">
        <w:rPr>
          <w:szCs w:val="24"/>
        </w:rPr>
        <w:t>/Hausarbeit</w:t>
      </w:r>
      <w:r w:rsidR="00162EF5" w:rsidRPr="001B1F0D">
        <w:rPr>
          <w:szCs w:val="24"/>
        </w:rPr>
        <w:t xml:space="preserve"> zum Thema </w:t>
      </w:r>
    </w:p>
    <w:p w14:paraId="601E6C01" w14:textId="77C5B5EF" w:rsidR="008205B6" w:rsidRPr="001B1F0D" w:rsidRDefault="004E5F21" w:rsidP="00963C07">
      <w:pPr>
        <w:autoSpaceDE w:val="0"/>
        <w:autoSpaceDN w:val="0"/>
        <w:adjustRightInd w:val="0"/>
        <w:spacing w:after="0" w:line="276" w:lineRule="auto"/>
        <w:jc w:val="center"/>
        <w:rPr>
          <w:b/>
          <w:bCs/>
          <w:sz w:val="36"/>
          <w:szCs w:val="36"/>
        </w:rPr>
      </w:pPr>
      <w:r w:rsidRPr="00BB48A6">
        <w:rPr>
          <w:b/>
          <w:bCs/>
          <w:sz w:val="36"/>
          <w:szCs w:val="36"/>
        </w:rPr>
        <w:t>Konsumentenlogistik</w:t>
      </w:r>
      <w:r w:rsidR="008205B6" w:rsidRPr="00BB48A6">
        <w:rPr>
          <w:b/>
          <w:bCs/>
          <w:sz w:val="36"/>
          <w:szCs w:val="36"/>
        </w:rPr>
        <w:t xml:space="preserve"> </w:t>
      </w:r>
      <w:r w:rsidR="003F62C8" w:rsidRPr="00BB48A6">
        <w:rPr>
          <w:b/>
          <w:bCs/>
          <w:sz w:val="36"/>
          <w:szCs w:val="36"/>
        </w:rPr>
        <w:t>u</w:t>
      </w:r>
      <w:r w:rsidR="003F62C8" w:rsidRPr="001B1F0D">
        <w:rPr>
          <w:b/>
          <w:bCs/>
          <w:sz w:val="36"/>
          <w:szCs w:val="36"/>
        </w:rPr>
        <w:t>nd</w:t>
      </w:r>
      <w:r w:rsidR="008205B6" w:rsidRPr="001B1F0D">
        <w:rPr>
          <w:b/>
          <w:bCs/>
          <w:sz w:val="36"/>
          <w:szCs w:val="36"/>
        </w:rPr>
        <w:t xml:space="preserve"> </w:t>
      </w:r>
      <w:r w:rsidR="003F62C8" w:rsidRPr="00BB48A6">
        <w:rPr>
          <w:b/>
          <w:bCs/>
          <w:sz w:val="36"/>
          <w:szCs w:val="36"/>
        </w:rPr>
        <w:t>Kaufprozess</w:t>
      </w:r>
      <w:r w:rsidR="008205B6" w:rsidRPr="00BB48A6">
        <w:rPr>
          <w:b/>
          <w:bCs/>
          <w:sz w:val="36"/>
          <w:szCs w:val="36"/>
        </w:rPr>
        <w:t xml:space="preserve"> </w:t>
      </w:r>
      <w:r w:rsidR="003F62C8" w:rsidRPr="001B1F0D">
        <w:rPr>
          <w:b/>
          <w:bCs/>
          <w:sz w:val="36"/>
          <w:szCs w:val="36"/>
        </w:rPr>
        <w:t>bei</w:t>
      </w:r>
      <w:r w:rsidR="008205B6" w:rsidRPr="001B1F0D">
        <w:rPr>
          <w:b/>
          <w:bCs/>
          <w:sz w:val="36"/>
          <w:szCs w:val="36"/>
        </w:rPr>
        <w:t xml:space="preserve"> </w:t>
      </w:r>
      <w:r w:rsidR="003F62C8" w:rsidRPr="001B1F0D">
        <w:rPr>
          <w:b/>
          <w:bCs/>
          <w:sz w:val="36"/>
          <w:szCs w:val="36"/>
        </w:rPr>
        <w:t>schnelllebigen Konsumgütern</w:t>
      </w:r>
    </w:p>
    <w:p w14:paraId="601E6C02" w14:textId="77777777" w:rsidR="008205B6" w:rsidRPr="001B1F0D" w:rsidRDefault="008205B6" w:rsidP="00963C07">
      <w:pPr>
        <w:spacing w:line="276" w:lineRule="auto"/>
        <w:jc w:val="center"/>
        <w:rPr>
          <w:rFonts w:ascii="Arial" w:hAnsi="Arial" w:cs="Arial"/>
          <w:sz w:val="32"/>
          <w:szCs w:val="32"/>
        </w:rPr>
      </w:pPr>
    </w:p>
    <w:p w14:paraId="601E6C04" w14:textId="77777777" w:rsidR="008205B6" w:rsidRPr="001B1F0D" w:rsidRDefault="008205B6" w:rsidP="00963C07">
      <w:pPr>
        <w:spacing w:line="276" w:lineRule="auto"/>
        <w:jc w:val="center"/>
        <w:rPr>
          <w:rFonts w:ascii="Arial" w:hAnsi="Arial" w:cs="Arial"/>
          <w:sz w:val="32"/>
          <w:szCs w:val="32"/>
        </w:rPr>
      </w:pPr>
    </w:p>
    <w:p w14:paraId="601E6C06" w14:textId="77777777" w:rsidR="008205B6" w:rsidRPr="001B1F0D" w:rsidRDefault="008205B6" w:rsidP="00591DFD">
      <w:pPr>
        <w:spacing w:line="276" w:lineRule="auto"/>
        <w:rPr>
          <w:rFonts w:ascii="Arial" w:hAnsi="Arial" w:cs="Arial"/>
          <w:sz w:val="32"/>
          <w:szCs w:val="32"/>
        </w:rPr>
      </w:pPr>
    </w:p>
    <w:p w14:paraId="601E6C07" w14:textId="77777777" w:rsidR="008205B6" w:rsidRPr="001B1F0D" w:rsidRDefault="008205B6" w:rsidP="00963C07">
      <w:pPr>
        <w:spacing w:line="276" w:lineRule="auto"/>
        <w:jc w:val="center"/>
        <w:rPr>
          <w:rFonts w:ascii="Arial" w:hAnsi="Arial" w:cs="Arial"/>
          <w:sz w:val="32"/>
          <w:szCs w:val="32"/>
        </w:rPr>
      </w:pPr>
    </w:p>
    <w:p w14:paraId="601E6C08" w14:textId="77777777" w:rsidR="008205B6" w:rsidRPr="001B1F0D" w:rsidRDefault="008205B6" w:rsidP="00963C07">
      <w:pPr>
        <w:autoSpaceDE w:val="0"/>
        <w:autoSpaceDN w:val="0"/>
        <w:adjustRightInd w:val="0"/>
        <w:spacing w:after="0" w:line="276" w:lineRule="auto"/>
        <w:rPr>
          <w:szCs w:val="24"/>
        </w:rPr>
      </w:pPr>
      <w:r w:rsidRPr="001B1F0D">
        <w:rPr>
          <w:szCs w:val="24"/>
        </w:rPr>
        <w:t xml:space="preserve">von: </w:t>
      </w:r>
      <w:r w:rsidR="004B2E81" w:rsidRPr="001B1F0D">
        <w:rPr>
          <w:b/>
          <w:szCs w:val="24"/>
        </w:rPr>
        <w:t>Mustermann, Max</w:t>
      </w:r>
    </w:p>
    <w:p w14:paraId="601E6C09" w14:textId="04477424" w:rsidR="008205B6" w:rsidRPr="001B1F0D" w:rsidRDefault="008205B6" w:rsidP="00963C07">
      <w:pPr>
        <w:autoSpaceDE w:val="0"/>
        <w:autoSpaceDN w:val="0"/>
        <w:adjustRightInd w:val="0"/>
        <w:spacing w:after="0" w:line="276" w:lineRule="auto"/>
        <w:rPr>
          <w:szCs w:val="24"/>
        </w:rPr>
      </w:pPr>
      <w:r w:rsidRPr="001B1F0D">
        <w:rPr>
          <w:szCs w:val="24"/>
        </w:rPr>
        <w:t>Matrikel-Nr.: 2</w:t>
      </w:r>
      <w:r w:rsidR="004B2E81" w:rsidRPr="001B1F0D">
        <w:rPr>
          <w:szCs w:val="24"/>
        </w:rPr>
        <w:t>443555</w:t>
      </w:r>
    </w:p>
    <w:p w14:paraId="601E6C0A" w14:textId="77777777" w:rsidR="008205B6" w:rsidRPr="001B1F0D" w:rsidRDefault="008205B6" w:rsidP="00963C07">
      <w:pPr>
        <w:autoSpaceDE w:val="0"/>
        <w:autoSpaceDN w:val="0"/>
        <w:adjustRightInd w:val="0"/>
        <w:spacing w:after="0" w:line="276" w:lineRule="auto"/>
        <w:rPr>
          <w:szCs w:val="24"/>
        </w:rPr>
      </w:pPr>
      <w:r w:rsidRPr="001B1F0D">
        <w:rPr>
          <w:szCs w:val="24"/>
        </w:rPr>
        <w:t>Studiengang: Betriebswirtschaftslehre</w:t>
      </w:r>
      <w:r w:rsidR="001F1E49" w:rsidRPr="001B1F0D">
        <w:rPr>
          <w:szCs w:val="24"/>
        </w:rPr>
        <w:t xml:space="preserve"> </w:t>
      </w:r>
    </w:p>
    <w:p w14:paraId="601E6C0B" w14:textId="77777777" w:rsidR="008205B6" w:rsidRPr="001B1F0D" w:rsidRDefault="008205B6" w:rsidP="00963C07">
      <w:pPr>
        <w:autoSpaceDE w:val="0"/>
        <w:autoSpaceDN w:val="0"/>
        <w:adjustRightInd w:val="0"/>
        <w:spacing w:after="0" w:line="276" w:lineRule="auto"/>
        <w:rPr>
          <w:szCs w:val="24"/>
        </w:rPr>
      </w:pPr>
      <w:r w:rsidRPr="001B1F0D">
        <w:rPr>
          <w:szCs w:val="24"/>
        </w:rPr>
        <w:t xml:space="preserve">Adresse: Im </w:t>
      </w:r>
      <w:r w:rsidR="004B2E81" w:rsidRPr="001B1F0D">
        <w:rPr>
          <w:szCs w:val="24"/>
        </w:rPr>
        <w:t>Haudegen</w:t>
      </w:r>
    </w:p>
    <w:p w14:paraId="601E6C0C" w14:textId="77777777" w:rsidR="008205B6" w:rsidRPr="001B1F0D" w:rsidRDefault="008205B6" w:rsidP="00963C07">
      <w:pPr>
        <w:autoSpaceDE w:val="0"/>
        <w:autoSpaceDN w:val="0"/>
        <w:adjustRightInd w:val="0"/>
        <w:spacing w:after="0" w:line="276" w:lineRule="auto"/>
        <w:rPr>
          <w:szCs w:val="24"/>
        </w:rPr>
      </w:pPr>
      <w:r w:rsidRPr="001B1F0D">
        <w:rPr>
          <w:szCs w:val="24"/>
        </w:rPr>
        <w:t xml:space="preserve">Betreuer: Prof. Dr. </w:t>
      </w:r>
      <w:r w:rsidR="004B2E81" w:rsidRPr="001B1F0D">
        <w:rPr>
          <w:szCs w:val="24"/>
        </w:rPr>
        <w:t>Mustermann</w:t>
      </w:r>
    </w:p>
    <w:p w14:paraId="601E6C0D" w14:textId="63D5962D" w:rsidR="008205B6" w:rsidRPr="001B1F0D" w:rsidRDefault="008205B6" w:rsidP="00963C07">
      <w:pPr>
        <w:spacing w:line="276" w:lineRule="auto"/>
        <w:jc w:val="left"/>
        <w:rPr>
          <w:szCs w:val="24"/>
        </w:rPr>
      </w:pPr>
      <w:r w:rsidRPr="001B1F0D">
        <w:rPr>
          <w:szCs w:val="24"/>
        </w:rPr>
        <w:t>Bearbeitungszeit: 03.06.201</w:t>
      </w:r>
      <w:r w:rsidR="004B2E81" w:rsidRPr="001B1F0D">
        <w:rPr>
          <w:szCs w:val="24"/>
        </w:rPr>
        <w:t>5</w:t>
      </w:r>
      <w:r w:rsidRPr="001B1F0D">
        <w:rPr>
          <w:szCs w:val="24"/>
        </w:rPr>
        <w:t xml:space="preserve"> – </w:t>
      </w:r>
      <w:r w:rsidR="004B2E81" w:rsidRPr="001B1F0D">
        <w:rPr>
          <w:szCs w:val="24"/>
        </w:rPr>
        <w:t>28.09.2015</w:t>
      </w:r>
    </w:p>
    <w:p w14:paraId="51BEF60E" w14:textId="77777777" w:rsidR="00963C07" w:rsidRPr="001B1F0D" w:rsidRDefault="00963C07">
      <w:pPr>
        <w:spacing w:before="0" w:after="0" w:line="240" w:lineRule="auto"/>
        <w:jc w:val="left"/>
        <w:rPr>
          <w:b/>
          <w:spacing w:val="5"/>
          <w:sz w:val="30"/>
          <w:szCs w:val="30"/>
        </w:rPr>
      </w:pPr>
      <w:r w:rsidRPr="001B1F0D">
        <w:br w:type="page"/>
      </w:r>
    </w:p>
    <w:p w14:paraId="601E6C10" w14:textId="3C1CBD46" w:rsidR="008205B6" w:rsidRPr="001B1F0D" w:rsidRDefault="00162EF5" w:rsidP="00963C07">
      <w:pPr>
        <w:pStyle w:val="berschrift1"/>
        <w:numPr>
          <w:ilvl w:val="0"/>
          <w:numId w:val="0"/>
        </w:numPr>
        <w:spacing w:line="276" w:lineRule="auto"/>
        <w:rPr>
          <w:lang w:val="de-DE"/>
        </w:rPr>
      </w:pPr>
      <w:bookmarkStart w:id="0" w:name="_Toc17793009"/>
      <w:r w:rsidRPr="001B1F0D">
        <w:rPr>
          <w:lang w:val="de-DE"/>
        </w:rPr>
        <w:lastRenderedPageBreak/>
        <w:t>Inhaltsverzeichnis</w:t>
      </w:r>
      <w:bookmarkEnd w:id="0"/>
    </w:p>
    <w:p w14:paraId="50EE24C6" w14:textId="77777777" w:rsidR="006C2D71" w:rsidRDefault="00094447">
      <w:pPr>
        <w:pStyle w:val="Verzeichnis1"/>
        <w:tabs>
          <w:tab w:val="right" w:leader="dot" w:pos="9060"/>
        </w:tabs>
        <w:rPr>
          <w:rFonts w:asciiTheme="minorHAnsi" w:eastAsiaTheme="minorEastAsia" w:hAnsiTheme="minorHAnsi" w:cstheme="minorBidi"/>
          <w:noProof/>
          <w:sz w:val="22"/>
          <w:szCs w:val="22"/>
          <w:lang w:eastAsia="de-DE"/>
        </w:rPr>
      </w:pPr>
      <w:r w:rsidRPr="001B1F0D">
        <w:rPr>
          <w:sz w:val="20"/>
          <w:szCs w:val="20"/>
        </w:rPr>
        <w:fldChar w:fldCharType="begin"/>
      </w:r>
      <w:r w:rsidR="008205B6" w:rsidRPr="001B1F0D">
        <w:rPr>
          <w:sz w:val="20"/>
          <w:szCs w:val="20"/>
        </w:rPr>
        <w:instrText xml:space="preserve"> TOC \o "1-3" \u </w:instrText>
      </w:r>
      <w:r w:rsidRPr="001B1F0D">
        <w:rPr>
          <w:sz w:val="20"/>
          <w:szCs w:val="20"/>
        </w:rPr>
        <w:fldChar w:fldCharType="separate"/>
      </w:r>
      <w:r w:rsidR="006C2D71" w:rsidRPr="001B028F">
        <w:rPr>
          <w:noProof/>
        </w:rPr>
        <w:t>Inhaltsverzeichnis</w:t>
      </w:r>
      <w:r w:rsidR="006C2D71">
        <w:rPr>
          <w:noProof/>
        </w:rPr>
        <w:tab/>
      </w:r>
      <w:r w:rsidR="006C2D71">
        <w:rPr>
          <w:noProof/>
        </w:rPr>
        <w:fldChar w:fldCharType="begin"/>
      </w:r>
      <w:r w:rsidR="006C2D71">
        <w:rPr>
          <w:noProof/>
        </w:rPr>
        <w:instrText xml:space="preserve"> PAGEREF _Toc17793009 \h </w:instrText>
      </w:r>
      <w:r w:rsidR="006C2D71">
        <w:rPr>
          <w:noProof/>
        </w:rPr>
      </w:r>
      <w:r w:rsidR="006C2D71">
        <w:rPr>
          <w:noProof/>
        </w:rPr>
        <w:fldChar w:fldCharType="separate"/>
      </w:r>
      <w:r w:rsidR="006C2D71">
        <w:rPr>
          <w:noProof/>
        </w:rPr>
        <w:t>II</w:t>
      </w:r>
      <w:r w:rsidR="006C2D71">
        <w:rPr>
          <w:noProof/>
        </w:rPr>
        <w:fldChar w:fldCharType="end"/>
      </w:r>
    </w:p>
    <w:p w14:paraId="5B05ADD9"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Abbildungsverzeichnis</w:t>
      </w:r>
      <w:r>
        <w:rPr>
          <w:noProof/>
        </w:rPr>
        <w:tab/>
      </w:r>
      <w:r>
        <w:rPr>
          <w:noProof/>
        </w:rPr>
        <w:fldChar w:fldCharType="begin"/>
      </w:r>
      <w:r>
        <w:rPr>
          <w:noProof/>
        </w:rPr>
        <w:instrText xml:space="preserve"> PAGEREF _Toc17793010 \h </w:instrText>
      </w:r>
      <w:r>
        <w:rPr>
          <w:noProof/>
        </w:rPr>
      </w:r>
      <w:r>
        <w:rPr>
          <w:noProof/>
        </w:rPr>
        <w:fldChar w:fldCharType="separate"/>
      </w:r>
      <w:r>
        <w:rPr>
          <w:noProof/>
        </w:rPr>
        <w:t>III</w:t>
      </w:r>
      <w:r>
        <w:rPr>
          <w:noProof/>
        </w:rPr>
        <w:fldChar w:fldCharType="end"/>
      </w:r>
    </w:p>
    <w:p w14:paraId="03EB4995"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Tabellenverzeichnis</w:t>
      </w:r>
      <w:r>
        <w:rPr>
          <w:noProof/>
        </w:rPr>
        <w:tab/>
      </w:r>
      <w:r>
        <w:rPr>
          <w:noProof/>
        </w:rPr>
        <w:fldChar w:fldCharType="begin"/>
      </w:r>
      <w:r>
        <w:rPr>
          <w:noProof/>
        </w:rPr>
        <w:instrText xml:space="preserve"> PAGEREF _Toc17793011 \h </w:instrText>
      </w:r>
      <w:r>
        <w:rPr>
          <w:noProof/>
        </w:rPr>
      </w:r>
      <w:r>
        <w:rPr>
          <w:noProof/>
        </w:rPr>
        <w:fldChar w:fldCharType="separate"/>
      </w:r>
      <w:r>
        <w:rPr>
          <w:noProof/>
        </w:rPr>
        <w:t>IV</w:t>
      </w:r>
      <w:r>
        <w:rPr>
          <w:noProof/>
        </w:rPr>
        <w:fldChar w:fldCharType="end"/>
      </w:r>
    </w:p>
    <w:p w14:paraId="7472943F"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Abkürzungsverzeichnis</w:t>
      </w:r>
      <w:r>
        <w:rPr>
          <w:noProof/>
        </w:rPr>
        <w:tab/>
      </w:r>
      <w:r>
        <w:rPr>
          <w:noProof/>
        </w:rPr>
        <w:fldChar w:fldCharType="begin"/>
      </w:r>
      <w:r>
        <w:rPr>
          <w:noProof/>
        </w:rPr>
        <w:instrText xml:space="preserve"> PAGEREF _Toc17793012 \h </w:instrText>
      </w:r>
      <w:r>
        <w:rPr>
          <w:noProof/>
        </w:rPr>
      </w:r>
      <w:r>
        <w:rPr>
          <w:noProof/>
        </w:rPr>
        <w:fldChar w:fldCharType="separate"/>
      </w:r>
      <w:r>
        <w:rPr>
          <w:noProof/>
        </w:rPr>
        <w:t>V</w:t>
      </w:r>
      <w:r>
        <w:rPr>
          <w:noProof/>
        </w:rPr>
        <w:fldChar w:fldCharType="end"/>
      </w:r>
    </w:p>
    <w:p w14:paraId="6AAE1AC9"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Vorwort</w:t>
      </w:r>
      <w:r>
        <w:rPr>
          <w:noProof/>
        </w:rPr>
        <w:tab/>
      </w:r>
      <w:r>
        <w:rPr>
          <w:noProof/>
        </w:rPr>
        <w:fldChar w:fldCharType="begin"/>
      </w:r>
      <w:r>
        <w:rPr>
          <w:noProof/>
        </w:rPr>
        <w:instrText xml:space="preserve"> PAGEREF _Toc17793013 \h </w:instrText>
      </w:r>
      <w:r>
        <w:rPr>
          <w:noProof/>
        </w:rPr>
      </w:r>
      <w:r>
        <w:rPr>
          <w:noProof/>
        </w:rPr>
        <w:fldChar w:fldCharType="separate"/>
      </w:r>
      <w:r>
        <w:rPr>
          <w:noProof/>
        </w:rPr>
        <w:t>VI</w:t>
      </w:r>
      <w:r>
        <w:rPr>
          <w:noProof/>
        </w:rPr>
        <w:fldChar w:fldCharType="end"/>
      </w:r>
    </w:p>
    <w:p w14:paraId="3446926C"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Zitiervorschriften</w:t>
      </w:r>
      <w:r>
        <w:rPr>
          <w:noProof/>
        </w:rPr>
        <w:tab/>
      </w:r>
      <w:r>
        <w:rPr>
          <w:noProof/>
        </w:rPr>
        <w:fldChar w:fldCharType="begin"/>
      </w:r>
      <w:r>
        <w:rPr>
          <w:noProof/>
        </w:rPr>
        <w:instrText xml:space="preserve"> PAGEREF _Toc17793014 \h </w:instrText>
      </w:r>
      <w:r>
        <w:rPr>
          <w:noProof/>
        </w:rPr>
      </w:r>
      <w:r>
        <w:rPr>
          <w:noProof/>
        </w:rPr>
        <w:fldChar w:fldCharType="separate"/>
      </w:r>
      <w:r>
        <w:rPr>
          <w:noProof/>
        </w:rPr>
        <w:t>VII</w:t>
      </w:r>
      <w:r>
        <w:rPr>
          <w:noProof/>
        </w:rPr>
        <w:fldChar w:fldCharType="end"/>
      </w:r>
    </w:p>
    <w:p w14:paraId="126C0750" w14:textId="77777777" w:rsidR="006C2D71" w:rsidRDefault="006C2D71">
      <w:pPr>
        <w:pStyle w:val="Verzeichnis1"/>
        <w:tabs>
          <w:tab w:val="left" w:pos="480"/>
          <w:tab w:val="right" w:leader="dot" w:pos="9060"/>
        </w:tabs>
        <w:rPr>
          <w:rFonts w:asciiTheme="minorHAnsi" w:eastAsiaTheme="minorEastAsia" w:hAnsiTheme="minorHAnsi" w:cstheme="minorBidi"/>
          <w:noProof/>
          <w:sz w:val="22"/>
          <w:szCs w:val="22"/>
          <w:lang w:eastAsia="de-DE"/>
        </w:rPr>
      </w:pPr>
      <w:r w:rsidRPr="001B028F">
        <w:rPr>
          <w:noProof/>
        </w:rPr>
        <w:t>1</w:t>
      </w:r>
      <w:r>
        <w:rPr>
          <w:rFonts w:asciiTheme="minorHAnsi" w:eastAsiaTheme="minorEastAsia" w:hAnsiTheme="minorHAnsi" w:cstheme="minorBidi"/>
          <w:noProof/>
          <w:sz w:val="22"/>
          <w:szCs w:val="22"/>
          <w:lang w:eastAsia="de-DE"/>
        </w:rPr>
        <w:tab/>
      </w:r>
      <w:r w:rsidRPr="001B028F">
        <w:rPr>
          <w:noProof/>
        </w:rPr>
        <w:t>Einleitung</w:t>
      </w:r>
      <w:r>
        <w:rPr>
          <w:noProof/>
        </w:rPr>
        <w:tab/>
      </w:r>
      <w:r>
        <w:rPr>
          <w:noProof/>
        </w:rPr>
        <w:fldChar w:fldCharType="begin"/>
      </w:r>
      <w:r>
        <w:rPr>
          <w:noProof/>
        </w:rPr>
        <w:instrText xml:space="preserve"> PAGEREF _Toc17793015 \h </w:instrText>
      </w:r>
      <w:r>
        <w:rPr>
          <w:noProof/>
        </w:rPr>
      </w:r>
      <w:r>
        <w:rPr>
          <w:noProof/>
        </w:rPr>
        <w:fldChar w:fldCharType="separate"/>
      </w:r>
      <w:r>
        <w:rPr>
          <w:noProof/>
        </w:rPr>
        <w:t>1</w:t>
      </w:r>
      <w:r>
        <w:rPr>
          <w:noProof/>
        </w:rPr>
        <w:fldChar w:fldCharType="end"/>
      </w:r>
    </w:p>
    <w:p w14:paraId="556145E1"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1.1</w:t>
      </w:r>
      <w:r>
        <w:rPr>
          <w:rFonts w:asciiTheme="minorHAnsi" w:eastAsiaTheme="minorEastAsia" w:hAnsiTheme="minorHAnsi" w:cstheme="minorBidi"/>
          <w:noProof/>
          <w:sz w:val="22"/>
          <w:szCs w:val="22"/>
          <w:lang w:eastAsia="de-DE"/>
        </w:rPr>
        <w:tab/>
      </w:r>
      <w:r w:rsidRPr="001B028F">
        <w:rPr>
          <w:noProof/>
        </w:rPr>
        <w:t>Zielsetzung</w:t>
      </w:r>
      <w:r>
        <w:rPr>
          <w:noProof/>
        </w:rPr>
        <w:tab/>
      </w:r>
      <w:r>
        <w:rPr>
          <w:noProof/>
        </w:rPr>
        <w:fldChar w:fldCharType="begin"/>
      </w:r>
      <w:r>
        <w:rPr>
          <w:noProof/>
        </w:rPr>
        <w:instrText xml:space="preserve"> PAGEREF _Toc17793016 \h </w:instrText>
      </w:r>
      <w:r>
        <w:rPr>
          <w:noProof/>
        </w:rPr>
      </w:r>
      <w:r>
        <w:rPr>
          <w:noProof/>
        </w:rPr>
        <w:fldChar w:fldCharType="separate"/>
      </w:r>
      <w:r>
        <w:rPr>
          <w:noProof/>
        </w:rPr>
        <w:t>1</w:t>
      </w:r>
      <w:r>
        <w:rPr>
          <w:noProof/>
        </w:rPr>
        <w:fldChar w:fldCharType="end"/>
      </w:r>
    </w:p>
    <w:p w14:paraId="0FC29CF6"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1.2</w:t>
      </w:r>
      <w:r>
        <w:rPr>
          <w:rFonts w:asciiTheme="minorHAnsi" w:eastAsiaTheme="minorEastAsia" w:hAnsiTheme="minorHAnsi" w:cstheme="minorBidi"/>
          <w:noProof/>
          <w:sz w:val="22"/>
          <w:szCs w:val="22"/>
          <w:lang w:eastAsia="de-DE"/>
        </w:rPr>
        <w:tab/>
      </w:r>
      <w:r w:rsidRPr="001B028F">
        <w:rPr>
          <w:noProof/>
        </w:rPr>
        <w:t>Gang der Argumentation</w:t>
      </w:r>
      <w:r>
        <w:rPr>
          <w:noProof/>
        </w:rPr>
        <w:tab/>
      </w:r>
      <w:r>
        <w:rPr>
          <w:noProof/>
        </w:rPr>
        <w:fldChar w:fldCharType="begin"/>
      </w:r>
      <w:r>
        <w:rPr>
          <w:noProof/>
        </w:rPr>
        <w:instrText xml:space="preserve"> PAGEREF _Toc17793017 \h </w:instrText>
      </w:r>
      <w:r>
        <w:rPr>
          <w:noProof/>
        </w:rPr>
      </w:r>
      <w:r>
        <w:rPr>
          <w:noProof/>
        </w:rPr>
        <w:fldChar w:fldCharType="separate"/>
      </w:r>
      <w:r>
        <w:rPr>
          <w:noProof/>
        </w:rPr>
        <w:t>1</w:t>
      </w:r>
      <w:r>
        <w:rPr>
          <w:noProof/>
        </w:rPr>
        <w:fldChar w:fldCharType="end"/>
      </w:r>
    </w:p>
    <w:p w14:paraId="380C4323" w14:textId="77777777" w:rsidR="006C2D71" w:rsidRDefault="006C2D71">
      <w:pPr>
        <w:pStyle w:val="Verzeichnis1"/>
        <w:tabs>
          <w:tab w:val="left" w:pos="480"/>
          <w:tab w:val="right" w:leader="dot" w:pos="9060"/>
        </w:tabs>
        <w:rPr>
          <w:rFonts w:asciiTheme="minorHAnsi" w:eastAsiaTheme="minorEastAsia" w:hAnsiTheme="minorHAnsi" w:cstheme="minorBidi"/>
          <w:noProof/>
          <w:sz w:val="22"/>
          <w:szCs w:val="22"/>
          <w:lang w:eastAsia="de-DE"/>
        </w:rPr>
      </w:pPr>
      <w:r w:rsidRPr="001B028F">
        <w:rPr>
          <w:noProof/>
        </w:rPr>
        <w:t>2</w:t>
      </w:r>
      <w:r>
        <w:rPr>
          <w:rFonts w:asciiTheme="minorHAnsi" w:eastAsiaTheme="minorEastAsia" w:hAnsiTheme="minorHAnsi" w:cstheme="minorBidi"/>
          <w:noProof/>
          <w:sz w:val="22"/>
          <w:szCs w:val="22"/>
          <w:lang w:eastAsia="de-DE"/>
        </w:rPr>
        <w:tab/>
      </w:r>
      <w:r w:rsidRPr="001B028F">
        <w:rPr>
          <w:noProof/>
        </w:rPr>
        <w:t>Konsumentenlogistik</w:t>
      </w:r>
      <w:r>
        <w:rPr>
          <w:noProof/>
        </w:rPr>
        <w:tab/>
      </w:r>
      <w:r>
        <w:rPr>
          <w:noProof/>
        </w:rPr>
        <w:fldChar w:fldCharType="begin"/>
      </w:r>
      <w:r>
        <w:rPr>
          <w:noProof/>
        </w:rPr>
        <w:instrText xml:space="preserve"> PAGEREF _Toc17793018 \h </w:instrText>
      </w:r>
      <w:r>
        <w:rPr>
          <w:noProof/>
        </w:rPr>
      </w:r>
      <w:r>
        <w:rPr>
          <w:noProof/>
        </w:rPr>
        <w:fldChar w:fldCharType="separate"/>
      </w:r>
      <w:r>
        <w:rPr>
          <w:noProof/>
        </w:rPr>
        <w:t>2</w:t>
      </w:r>
      <w:r>
        <w:rPr>
          <w:noProof/>
        </w:rPr>
        <w:fldChar w:fldCharType="end"/>
      </w:r>
    </w:p>
    <w:p w14:paraId="49787147"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2.1</w:t>
      </w:r>
      <w:r>
        <w:rPr>
          <w:rFonts w:asciiTheme="minorHAnsi" w:eastAsiaTheme="minorEastAsia" w:hAnsiTheme="minorHAnsi" w:cstheme="minorBidi"/>
          <w:noProof/>
          <w:sz w:val="22"/>
          <w:szCs w:val="22"/>
          <w:lang w:eastAsia="de-DE"/>
        </w:rPr>
        <w:tab/>
      </w:r>
      <w:r w:rsidRPr="001B028F">
        <w:rPr>
          <w:noProof/>
        </w:rPr>
        <w:t>Allgemeine Einführung</w:t>
      </w:r>
      <w:r>
        <w:rPr>
          <w:noProof/>
        </w:rPr>
        <w:tab/>
      </w:r>
      <w:r>
        <w:rPr>
          <w:noProof/>
        </w:rPr>
        <w:fldChar w:fldCharType="begin"/>
      </w:r>
      <w:r>
        <w:rPr>
          <w:noProof/>
        </w:rPr>
        <w:instrText xml:space="preserve"> PAGEREF _Toc17793019 \h </w:instrText>
      </w:r>
      <w:r>
        <w:rPr>
          <w:noProof/>
        </w:rPr>
      </w:r>
      <w:r>
        <w:rPr>
          <w:noProof/>
        </w:rPr>
        <w:fldChar w:fldCharType="separate"/>
      </w:r>
      <w:r>
        <w:rPr>
          <w:noProof/>
        </w:rPr>
        <w:t>2</w:t>
      </w:r>
      <w:r>
        <w:rPr>
          <w:noProof/>
        </w:rPr>
        <w:fldChar w:fldCharType="end"/>
      </w:r>
    </w:p>
    <w:p w14:paraId="2C9E8949"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2.2</w:t>
      </w:r>
      <w:r>
        <w:rPr>
          <w:rFonts w:asciiTheme="minorHAnsi" w:eastAsiaTheme="minorEastAsia" w:hAnsiTheme="minorHAnsi" w:cstheme="minorBidi"/>
          <w:noProof/>
          <w:sz w:val="22"/>
          <w:szCs w:val="22"/>
          <w:lang w:eastAsia="de-DE"/>
        </w:rPr>
        <w:tab/>
      </w:r>
      <w:r w:rsidRPr="001B028F">
        <w:rPr>
          <w:noProof/>
        </w:rPr>
        <w:t>Konzeptualisierung der Konsumentenlogistik</w:t>
      </w:r>
      <w:r>
        <w:rPr>
          <w:noProof/>
        </w:rPr>
        <w:tab/>
      </w:r>
      <w:r>
        <w:rPr>
          <w:noProof/>
        </w:rPr>
        <w:fldChar w:fldCharType="begin"/>
      </w:r>
      <w:r>
        <w:rPr>
          <w:noProof/>
        </w:rPr>
        <w:instrText xml:space="preserve"> PAGEREF _Toc17793020 \h </w:instrText>
      </w:r>
      <w:r>
        <w:rPr>
          <w:noProof/>
        </w:rPr>
      </w:r>
      <w:r>
        <w:rPr>
          <w:noProof/>
        </w:rPr>
        <w:fldChar w:fldCharType="separate"/>
      </w:r>
      <w:r>
        <w:rPr>
          <w:noProof/>
        </w:rPr>
        <w:t>2</w:t>
      </w:r>
      <w:r>
        <w:rPr>
          <w:noProof/>
        </w:rPr>
        <w:fldChar w:fldCharType="end"/>
      </w:r>
    </w:p>
    <w:p w14:paraId="59057CDA"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2.3</w:t>
      </w:r>
      <w:r>
        <w:rPr>
          <w:rFonts w:asciiTheme="minorHAnsi" w:eastAsiaTheme="minorEastAsia" w:hAnsiTheme="minorHAnsi" w:cstheme="minorBidi"/>
          <w:noProof/>
          <w:sz w:val="22"/>
          <w:szCs w:val="22"/>
          <w:lang w:eastAsia="de-DE"/>
        </w:rPr>
        <w:tab/>
      </w:r>
      <w:r w:rsidRPr="001B028F">
        <w:rPr>
          <w:noProof/>
        </w:rPr>
        <w:t>Verbrauchsabhängiges Verhalten</w:t>
      </w:r>
      <w:r>
        <w:rPr>
          <w:noProof/>
        </w:rPr>
        <w:tab/>
      </w:r>
      <w:r>
        <w:rPr>
          <w:noProof/>
        </w:rPr>
        <w:fldChar w:fldCharType="begin"/>
      </w:r>
      <w:r>
        <w:rPr>
          <w:noProof/>
        </w:rPr>
        <w:instrText xml:space="preserve"> PAGEREF _Toc17793021 \h </w:instrText>
      </w:r>
      <w:r>
        <w:rPr>
          <w:noProof/>
        </w:rPr>
      </w:r>
      <w:r>
        <w:rPr>
          <w:noProof/>
        </w:rPr>
        <w:fldChar w:fldCharType="separate"/>
      </w:r>
      <w:r>
        <w:rPr>
          <w:noProof/>
        </w:rPr>
        <w:t>3</w:t>
      </w:r>
      <w:r>
        <w:rPr>
          <w:noProof/>
        </w:rPr>
        <w:fldChar w:fldCharType="end"/>
      </w:r>
    </w:p>
    <w:p w14:paraId="42938E0A" w14:textId="77777777" w:rsidR="006C2D71" w:rsidRDefault="006C2D71">
      <w:pPr>
        <w:pStyle w:val="Verzeichnis3"/>
        <w:tabs>
          <w:tab w:val="left" w:pos="1320"/>
          <w:tab w:val="right" w:leader="dot" w:pos="9060"/>
        </w:tabs>
        <w:rPr>
          <w:rFonts w:asciiTheme="minorHAnsi" w:eastAsiaTheme="minorEastAsia" w:hAnsiTheme="minorHAnsi" w:cstheme="minorBidi"/>
          <w:noProof/>
          <w:sz w:val="22"/>
          <w:szCs w:val="22"/>
          <w:lang w:eastAsia="de-DE"/>
        </w:rPr>
      </w:pPr>
      <w:r w:rsidRPr="001B028F">
        <w:rPr>
          <w:noProof/>
        </w:rPr>
        <w:t>2.3.1</w:t>
      </w:r>
      <w:r>
        <w:rPr>
          <w:rFonts w:asciiTheme="minorHAnsi" w:eastAsiaTheme="minorEastAsia" w:hAnsiTheme="minorHAnsi" w:cstheme="minorBidi"/>
          <w:noProof/>
          <w:sz w:val="22"/>
          <w:szCs w:val="22"/>
          <w:lang w:eastAsia="de-DE"/>
        </w:rPr>
        <w:tab/>
      </w:r>
      <w:r w:rsidRPr="001B028F">
        <w:rPr>
          <w:noProof/>
        </w:rPr>
        <w:t>Kurzer Hintergrund zur Grounded Theory</w:t>
      </w:r>
      <w:r>
        <w:rPr>
          <w:noProof/>
        </w:rPr>
        <w:tab/>
      </w:r>
      <w:r>
        <w:rPr>
          <w:noProof/>
        </w:rPr>
        <w:fldChar w:fldCharType="begin"/>
      </w:r>
      <w:r>
        <w:rPr>
          <w:noProof/>
        </w:rPr>
        <w:instrText xml:space="preserve"> PAGEREF _Toc17793022 \h </w:instrText>
      </w:r>
      <w:r>
        <w:rPr>
          <w:noProof/>
        </w:rPr>
      </w:r>
      <w:r>
        <w:rPr>
          <w:noProof/>
        </w:rPr>
        <w:fldChar w:fldCharType="separate"/>
      </w:r>
      <w:r>
        <w:rPr>
          <w:noProof/>
        </w:rPr>
        <w:t>4</w:t>
      </w:r>
      <w:r>
        <w:rPr>
          <w:noProof/>
        </w:rPr>
        <w:fldChar w:fldCharType="end"/>
      </w:r>
    </w:p>
    <w:p w14:paraId="31BCDD1E" w14:textId="77777777" w:rsidR="006C2D71" w:rsidRDefault="006C2D71">
      <w:pPr>
        <w:pStyle w:val="Verzeichnis3"/>
        <w:tabs>
          <w:tab w:val="left" w:pos="1320"/>
          <w:tab w:val="right" w:leader="dot" w:pos="9060"/>
        </w:tabs>
        <w:rPr>
          <w:rFonts w:asciiTheme="minorHAnsi" w:eastAsiaTheme="minorEastAsia" w:hAnsiTheme="minorHAnsi" w:cstheme="minorBidi"/>
          <w:noProof/>
          <w:sz w:val="22"/>
          <w:szCs w:val="22"/>
          <w:lang w:eastAsia="de-DE"/>
        </w:rPr>
      </w:pPr>
      <w:r w:rsidRPr="001B028F">
        <w:rPr>
          <w:noProof/>
        </w:rPr>
        <w:t>2.3.2</w:t>
      </w:r>
      <w:r>
        <w:rPr>
          <w:rFonts w:asciiTheme="minorHAnsi" w:eastAsiaTheme="minorEastAsia" w:hAnsiTheme="minorHAnsi" w:cstheme="minorBidi"/>
          <w:noProof/>
          <w:sz w:val="22"/>
          <w:szCs w:val="22"/>
          <w:lang w:eastAsia="de-DE"/>
        </w:rPr>
        <w:tab/>
      </w:r>
      <w:r w:rsidRPr="001B028F">
        <w:rPr>
          <w:noProof/>
        </w:rPr>
        <w:t>Ethnographie und teilnehmende Beobachtung</w:t>
      </w:r>
      <w:r>
        <w:rPr>
          <w:noProof/>
        </w:rPr>
        <w:tab/>
      </w:r>
      <w:r>
        <w:rPr>
          <w:noProof/>
        </w:rPr>
        <w:fldChar w:fldCharType="begin"/>
      </w:r>
      <w:r>
        <w:rPr>
          <w:noProof/>
        </w:rPr>
        <w:instrText xml:space="preserve"> PAGEREF _Toc17793023 \h </w:instrText>
      </w:r>
      <w:r>
        <w:rPr>
          <w:noProof/>
        </w:rPr>
      </w:r>
      <w:r>
        <w:rPr>
          <w:noProof/>
        </w:rPr>
        <w:fldChar w:fldCharType="separate"/>
      </w:r>
      <w:r>
        <w:rPr>
          <w:noProof/>
        </w:rPr>
        <w:t>4</w:t>
      </w:r>
      <w:r>
        <w:rPr>
          <w:noProof/>
        </w:rPr>
        <w:fldChar w:fldCharType="end"/>
      </w:r>
    </w:p>
    <w:p w14:paraId="357B8651" w14:textId="77777777" w:rsidR="006C2D71" w:rsidRDefault="006C2D71">
      <w:pPr>
        <w:pStyle w:val="Verzeichnis1"/>
        <w:tabs>
          <w:tab w:val="left" w:pos="480"/>
          <w:tab w:val="right" w:leader="dot" w:pos="9060"/>
        </w:tabs>
        <w:rPr>
          <w:rFonts w:asciiTheme="minorHAnsi" w:eastAsiaTheme="minorEastAsia" w:hAnsiTheme="minorHAnsi" w:cstheme="minorBidi"/>
          <w:noProof/>
          <w:sz w:val="22"/>
          <w:szCs w:val="22"/>
          <w:lang w:eastAsia="de-DE"/>
        </w:rPr>
      </w:pPr>
      <w:r w:rsidRPr="001B028F">
        <w:rPr>
          <w:noProof/>
        </w:rPr>
        <w:t>3</w:t>
      </w:r>
      <w:r>
        <w:rPr>
          <w:rFonts w:asciiTheme="minorHAnsi" w:eastAsiaTheme="minorEastAsia" w:hAnsiTheme="minorHAnsi" w:cstheme="minorBidi"/>
          <w:noProof/>
          <w:sz w:val="22"/>
          <w:szCs w:val="22"/>
          <w:lang w:eastAsia="de-DE"/>
        </w:rPr>
        <w:tab/>
      </w:r>
      <w:r w:rsidRPr="001B028F">
        <w:rPr>
          <w:noProof/>
        </w:rPr>
        <w:t>Zusammenfassung und Schlussfolgerung</w:t>
      </w:r>
      <w:r>
        <w:rPr>
          <w:noProof/>
        </w:rPr>
        <w:tab/>
      </w:r>
      <w:r>
        <w:rPr>
          <w:noProof/>
        </w:rPr>
        <w:fldChar w:fldCharType="begin"/>
      </w:r>
      <w:r>
        <w:rPr>
          <w:noProof/>
        </w:rPr>
        <w:instrText xml:space="preserve"> PAGEREF _Toc17793024 \h </w:instrText>
      </w:r>
      <w:r>
        <w:rPr>
          <w:noProof/>
        </w:rPr>
      </w:r>
      <w:r>
        <w:rPr>
          <w:noProof/>
        </w:rPr>
        <w:fldChar w:fldCharType="separate"/>
      </w:r>
      <w:r>
        <w:rPr>
          <w:noProof/>
        </w:rPr>
        <w:t>5</w:t>
      </w:r>
      <w:r>
        <w:rPr>
          <w:noProof/>
        </w:rPr>
        <w:fldChar w:fldCharType="end"/>
      </w:r>
    </w:p>
    <w:p w14:paraId="5EDC90AA"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3.1</w:t>
      </w:r>
      <w:r>
        <w:rPr>
          <w:rFonts w:asciiTheme="minorHAnsi" w:eastAsiaTheme="minorEastAsia" w:hAnsiTheme="minorHAnsi" w:cstheme="minorBidi"/>
          <w:noProof/>
          <w:sz w:val="22"/>
          <w:szCs w:val="22"/>
          <w:lang w:eastAsia="de-DE"/>
        </w:rPr>
        <w:tab/>
      </w:r>
      <w:r w:rsidRPr="001B028F">
        <w:rPr>
          <w:noProof/>
        </w:rPr>
        <w:t>Beiträge zur Konsumentenlogistik</w:t>
      </w:r>
      <w:r>
        <w:rPr>
          <w:noProof/>
        </w:rPr>
        <w:tab/>
      </w:r>
      <w:r>
        <w:rPr>
          <w:noProof/>
        </w:rPr>
        <w:fldChar w:fldCharType="begin"/>
      </w:r>
      <w:r>
        <w:rPr>
          <w:noProof/>
        </w:rPr>
        <w:instrText xml:space="preserve"> PAGEREF _Toc17793025 \h </w:instrText>
      </w:r>
      <w:r>
        <w:rPr>
          <w:noProof/>
        </w:rPr>
      </w:r>
      <w:r>
        <w:rPr>
          <w:noProof/>
        </w:rPr>
        <w:fldChar w:fldCharType="separate"/>
      </w:r>
      <w:r>
        <w:rPr>
          <w:noProof/>
        </w:rPr>
        <w:t>5</w:t>
      </w:r>
      <w:r>
        <w:rPr>
          <w:noProof/>
        </w:rPr>
        <w:fldChar w:fldCharType="end"/>
      </w:r>
    </w:p>
    <w:p w14:paraId="4EA6AF49" w14:textId="77777777" w:rsidR="006C2D71" w:rsidRDefault="006C2D71">
      <w:pPr>
        <w:pStyle w:val="Verzeichnis2"/>
        <w:tabs>
          <w:tab w:val="left" w:pos="880"/>
          <w:tab w:val="right" w:leader="dot" w:pos="9060"/>
        </w:tabs>
        <w:rPr>
          <w:rFonts w:asciiTheme="minorHAnsi" w:eastAsiaTheme="minorEastAsia" w:hAnsiTheme="minorHAnsi" w:cstheme="minorBidi"/>
          <w:noProof/>
          <w:sz w:val="22"/>
          <w:szCs w:val="22"/>
          <w:lang w:eastAsia="de-DE"/>
        </w:rPr>
      </w:pPr>
      <w:r w:rsidRPr="001B028F">
        <w:rPr>
          <w:noProof/>
        </w:rPr>
        <w:t>3.2</w:t>
      </w:r>
      <w:r>
        <w:rPr>
          <w:rFonts w:asciiTheme="minorHAnsi" w:eastAsiaTheme="minorEastAsia" w:hAnsiTheme="minorHAnsi" w:cstheme="minorBidi"/>
          <w:noProof/>
          <w:sz w:val="22"/>
          <w:szCs w:val="22"/>
          <w:lang w:eastAsia="de-DE"/>
        </w:rPr>
        <w:tab/>
      </w:r>
      <w:r w:rsidRPr="001B028F">
        <w:rPr>
          <w:noProof/>
        </w:rPr>
        <w:t>Limitationen und Implikationen für zukünftige Forschung</w:t>
      </w:r>
      <w:r>
        <w:rPr>
          <w:noProof/>
        </w:rPr>
        <w:tab/>
      </w:r>
      <w:r>
        <w:rPr>
          <w:noProof/>
        </w:rPr>
        <w:fldChar w:fldCharType="begin"/>
      </w:r>
      <w:r>
        <w:rPr>
          <w:noProof/>
        </w:rPr>
        <w:instrText xml:space="preserve"> PAGEREF _Toc17793026 \h </w:instrText>
      </w:r>
      <w:r>
        <w:rPr>
          <w:noProof/>
        </w:rPr>
      </w:r>
      <w:r>
        <w:rPr>
          <w:noProof/>
        </w:rPr>
        <w:fldChar w:fldCharType="separate"/>
      </w:r>
      <w:r>
        <w:rPr>
          <w:noProof/>
        </w:rPr>
        <w:t>5</w:t>
      </w:r>
      <w:r>
        <w:rPr>
          <w:noProof/>
        </w:rPr>
        <w:fldChar w:fldCharType="end"/>
      </w:r>
    </w:p>
    <w:p w14:paraId="6B9F6214"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Literaturverzeichnis</w:t>
      </w:r>
      <w:r>
        <w:rPr>
          <w:noProof/>
        </w:rPr>
        <w:tab/>
      </w:r>
      <w:r>
        <w:rPr>
          <w:noProof/>
        </w:rPr>
        <w:fldChar w:fldCharType="begin"/>
      </w:r>
      <w:r>
        <w:rPr>
          <w:noProof/>
        </w:rPr>
        <w:instrText xml:space="preserve"> PAGEREF _Toc17793027 \h </w:instrText>
      </w:r>
      <w:r>
        <w:rPr>
          <w:noProof/>
        </w:rPr>
      </w:r>
      <w:r>
        <w:rPr>
          <w:noProof/>
        </w:rPr>
        <w:fldChar w:fldCharType="separate"/>
      </w:r>
      <w:r>
        <w:rPr>
          <w:noProof/>
        </w:rPr>
        <w:t>6</w:t>
      </w:r>
      <w:r>
        <w:rPr>
          <w:noProof/>
        </w:rPr>
        <w:fldChar w:fldCharType="end"/>
      </w:r>
    </w:p>
    <w:p w14:paraId="5C827BF2" w14:textId="77777777" w:rsidR="006C2D71" w:rsidRDefault="006C2D71">
      <w:pPr>
        <w:pStyle w:val="Verzeichnis1"/>
        <w:tabs>
          <w:tab w:val="right" w:leader="dot" w:pos="9060"/>
        </w:tabs>
        <w:rPr>
          <w:rFonts w:asciiTheme="minorHAnsi" w:eastAsiaTheme="minorEastAsia" w:hAnsiTheme="minorHAnsi" w:cstheme="minorBidi"/>
          <w:noProof/>
          <w:sz w:val="22"/>
          <w:szCs w:val="22"/>
          <w:lang w:eastAsia="de-DE"/>
        </w:rPr>
      </w:pPr>
      <w:r w:rsidRPr="001B028F">
        <w:rPr>
          <w:noProof/>
        </w:rPr>
        <w:t>Anhang</w:t>
      </w:r>
      <w:r>
        <w:rPr>
          <w:noProof/>
        </w:rPr>
        <w:tab/>
      </w:r>
      <w:r>
        <w:rPr>
          <w:noProof/>
        </w:rPr>
        <w:fldChar w:fldCharType="begin"/>
      </w:r>
      <w:r>
        <w:rPr>
          <w:noProof/>
        </w:rPr>
        <w:instrText xml:space="preserve"> PAGEREF _Toc17793028 \h </w:instrText>
      </w:r>
      <w:r>
        <w:rPr>
          <w:noProof/>
        </w:rPr>
      </w:r>
      <w:r>
        <w:rPr>
          <w:noProof/>
        </w:rPr>
        <w:fldChar w:fldCharType="separate"/>
      </w:r>
      <w:r>
        <w:rPr>
          <w:noProof/>
        </w:rPr>
        <w:t>7</w:t>
      </w:r>
      <w:r>
        <w:rPr>
          <w:noProof/>
        </w:rPr>
        <w:fldChar w:fldCharType="end"/>
      </w:r>
    </w:p>
    <w:p w14:paraId="601E6C23" w14:textId="4B0F5FF3" w:rsidR="008205B6" w:rsidRPr="001B1F0D" w:rsidRDefault="00094447" w:rsidP="00963C07">
      <w:pPr>
        <w:spacing w:line="276" w:lineRule="auto"/>
      </w:pPr>
      <w:r w:rsidRPr="001B1F0D">
        <w:rPr>
          <w:sz w:val="20"/>
          <w:szCs w:val="20"/>
        </w:rPr>
        <w:fldChar w:fldCharType="end"/>
      </w:r>
    </w:p>
    <w:p w14:paraId="601E6C24" w14:textId="77777777" w:rsidR="008205B6" w:rsidRPr="001B1F0D" w:rsidRDefault="008205B6" w:rsidP="00963C07">
      <w:pPr>
        <w:spacing w:after="200" w:line="276" w:lineRule="auto"/>
        <w:jc w:val="left"/>
      </w:pPr>
      <w:r w:rsidRPr="001B1F0D">
        <w:br w:type="page"/>
      </w:r>
    </w:p>
    <w:p w14:paraId="601E6C25" w14:textId="7C2FC62D" w:rsidR="008205B6" w:rsidRPr="001B1F0D" w:rsidRDefault="00162EF5" w:rsidP="00963C07">
      <w:pPr>
        <w:pStyle w:val="berschrift1"/>
        <w:numPr>
          <w:ilvl w:val="0"/>
          <w:numId w:val="0"/>
        </w:numPr>
        <w:spacing w:line="276" w:lineRule="auto"/>
        <w:rPr>
          <w:lang w:val="de-DE"/>
        </w:rPr>
      </w:pPr>
      <w:bookmarkStart w:id="1" w:name="_Toc17793010"/>
      <w:r w:rsidRPr="001B1F0D">
        <w:rPr>
          <w:lang w:val="de-DE"/>
        </w:rPr>
        <w:lastRenderedPageBreak/>
        <w:t>Abbildungsverzeichnis</w:t>
      </w:r>
      <w:bookmarkEnd w:id="1"/>
    </w:p>
    <w:p w14:paraId="482F5646" w14:textId="5A669E4A" w:rsidR="003C3203" w:rsidRDefault="00094447" w:rsidP="003C3203">
      <w:pPr>
        <w:pStyle w:val="Abbildungsverzeichnis"/>
        <w:tabs>
          <w:tab w:val="right" w:leader="dot" w:pos="9062"/>
        </w:tabs>
        <w:rPr>
          <w:rFonts w:ascii="Calibri" w:eastAsia="Times New Roman" w:hAnsi="Calibri"/>
          <w:noProof/>
          <w:sz w:val="22"/>
          <w:szCs w:val="22"/>
          <w:lang w:eastAsia="de-DE"/>
        </w:rPr>
      </w:pPr>
      <w:r w:rsidRPr="001B1F0D">
        <w:rPr>
          <w:sz w:val="20"/>
        </w:rPr>
        <w:fldChar w:fldCharType="begin"/>
      </w:r>
      <w:r w:rsidR="008205B6" w:rsidRPr="001B1F0D">
        <w:rPr>
          <w:sz w:val="20"/>
        </w:rPr>
        <w:instrText xml:space="preserve"> TOC \h \z \c "Figure" </w:instrText>
      </w:r>
      <w:r w:rsidRPr="001B1F0D">
        <w:rPr>
          <w:sz w:val="20"/>
        </w:rPr>
        <w:fldChar w:fldCharType="separate"/>
      </w:r>
      <w:r w:rsidR="004B3E5C">
        <w:fldChar w:fldCharType="begin"/>
      </w:r>
      <w:r w:rsidR="004B3E5C">
        <w:instrText xml:space="preserve"> HYPERLINK \l "_Toc14333122" </w:instrText>
      </w:r>
      <w:r w:rsidR="004B3E5C">
        <w:fldChar w:fldCharType="separate"/>
      </w:r>
      <w:r w:rsidR="003C3203">
        <w:rPr>
          <w:noProof/>
        </w:rPr>
        <w:t>Abbildung 1: Zitationsnotwendige Website-Informationen</w:t>
      </w:r>
      <w:r w:rsidR="003C3203">
        <w:rPr>
          <w:noProof/>
        </w:rPr>
        <w:tab/>
        <w:t>XI</w:t>
      </w:r>
    </w:p>
    <w:p w14:paraId="3A3A23DD" w14:textId="4D4237CB" w:rsidR="006753D7" w:rsidRDefault="003C3203">
      <w:pPr>
        <w:pStyle w:val="Abbildungsverzeichnis"/>
        <w:tabs>
          <w:tab w:val="right" w:leader="dot" w:pos="9060"/>
        </w:tabs>
        <w:rPr>
          <w:rFonts w:asciiTheme="minorHAnsi" w:eastAsiaTheme="minorEastAsia" w:hAnsiTheme="minorHAnsi" w:cstheme="minorBidi"/>
          <w:noProof/>
          <w:sz w:val="22"/>
          <w:szCs w:val="22"/>
          <w:lang w:eastAsia="de-DE"/>
        </w:rPr>
      </w:pPr>
      <w:r>
        <w:rPr>
          <w:rStyle w:val="Hyperlink"/>
          <w:noProof/>
        </w:rPr>
        <w:t>Abildung 2</w:t>
      </w:r>
      <w:r w:rsidR="006753D7" w:rsidRPr="006417AD">
        <w:rPr>
          <w:rStyle w:val="Hyperlink"/>
          <w:noProof/>
        </w:rPr>
        <w:t>: Prozessmodell für Entscheidungen in der Konsumentenlogistik</w:t>
      </w:r>
      <w:r w:rsidR="006753D7">
        <w:rPr>
          <w:noProof/>
          <w:webHidden/>
        </w:rPr>
        <w:tab/>
      </w:r>
      <w:r w:rsidR="006753D7">
        <w:rPr>
          <w:noProof/>
          <w:webHidden/>
        </w:rPr>
        <w:fldChar w:fldCharType="begin"/>
      </w:r>
      <w:r w:rsidR="006753D7">
        <w:rPr>
          <w:noProof/>
          <w:webHidden/>
        </w:rPr>
        <w:instrText xml:space="preserve"> PAGEREF _Toc14333122 \h </w:instrText>
      </w:r>
      <w:r w:rsidR="006753D7">
        <w:rPr>
          <w:noProof/>
          <w:webHidden/>
        </w:rPr>
      </w:r>
      <w:r w:rsidR="006753D7">
        <w:rPr>
          <w:noProof/>
          <w:webHidden/>
        </w:rPr>
        <w:fldChar w:fldCharType="separate"/>
      </w:r>
      <w:r w:rsidR="006753D7">
        <w:rPr>
          <w:noProof/>
          <w:webHidden/>
        </w:rPr>
        <w:t>2</w:t>
      </w:r>
      <w:r w:rsidR="006753D7">
        <w:rPr>
          <w:noProof/>
          <w:webHidden/>
        </w:rPr>
        <w:fldChar w:fldCharType="end"/>
      </w:r>
      <w:r w:rsidR="004B3E5C">
        <w:rPr>
          <w:noProof/>
        </w:rPr>
        <w:fldChar w:fldCharType="end"/>
      </w:r>
    </w:p>
    <w:p w14:paraId="601E6C27" w14:textId="77777777" w:rsidR="008205B6" w:rsidRPr="001B1F0D" w:rsidRDefault="00094447" w:rsidP="00963C07">
      <w:pPr>
        <w:spacing w:line="276" w:lineRule="auto"/>
      </w:pPr>
      <w:r w:rsidRPr="001B1F0D">
        <w:rPr>
          <w:sz w:val="20"/>
        </w:rPr>
        <w:fldChar w:fldCharType="end"/>
      </w:r>
    </w:p>
    <w:p w14:paraId="601E6C28" w14:textId="77777777" w:rsidR="008205B6" w:rsidRPr="001B1F0D" w:rsidRDefault="008205B6" w:rsidP="00963C07">
      <w:pPr>
        <w:spacing w:before="0" w:after="0" w:line="276" w:lineRule="auto"/>
        <w:jc w:val="left"/>
        <w:rPr>
          <w:b/>
          <w:spacing w:val="5"/>
          <w:sz w:val="30"/>
          <w:szCs w:val="30"/>
        </w:rPr>
      </w:pPr>
      <w:r w:rsidRPr="001B1F0D">
        <w:br w:type="page"/>
      </w:r>
    </w:p>
    <w:p w14:paraId="601E6C29" w14:textId="6EF40730" w:rsidR="008205B6" w:rsidRPr="001B1F0D" w:rsidRDefault="00162EF5" w:rsidP="00963C07">
      <w:pPr>
        <w:pStyle w:val="berschrift1"/>
        <w:numPr>
          <w:ilvl w:val="0"/>
          <w:numId w:val="0"/>
        </w:numPr>
        <w:spacing w:line="276" w:lineRule="auto"/>
        <w:rPr>
          <w:lang w:val="de-DE"/>
        </w:rPr>
      </w:pPr>
      <w:bookmarkStart w:id="2" w:name="_Toc17793011"/>
      <w:r w:rsidRPr="001B1F0D">
        <w:rPr>
          <w:lang w:val="de-DE"/>
        </w:rPr>
        <w:lastRenderedPageBreak/>
        <w:t>Tabellenverzeichnis</w:t>
      </w:r>
      <w:bookmarkEnd w:id="2"/>
      <w:r w:rsidRPr="001B1F0D">
        <w:rPr>
          <w:lang w:val="de-DE"/>
        </w:rPr>
        <w:t xml:space="preserve"> </w:t>
      </w:r>
    </w:p>
    <w:p w14:paraId="0EBFDC04" w14:textId="3019AD87" w:rsidR="004408D7" w:rsidRDefault="00094447" w:rsidP="004408D7">
      <w:pPr>
        <w:pStyle w:val="Abbildungsverzeichnis"/>
        <w:tabs>
          <w:tab w:val="right" w:leader="dot" w:pos="9062"/>
        </w:tabs>
        <w:rPr>
          <w:rFonts w:ascii="Calibri" w:eastAsia="Times New Roman" w:hAnsi="Calibri"/>
          <w:noProof/>
          <w:sz w:val="22"/>
          <w:szCs w:val="22"/>
          <w:lang w:eastAsia="de-DE"/>
        </w:rPr>
      </w:pPr>
      <w:r w:rsidRPr="001B1F0D">
        <w:rPr>
          <w:sz w:val="32"/>
        </w:rPr>
        <w:fldChar w:fldCharType="begin"/>
      </w:r>
      <w:r w:rsidR="008205B6" w:rsidRPr="001B1F0D">
        <w:rPr>
          <w:sz w:val="32"/>
        </w:rPr>
        <w:instrText xml:space="preserve"> TOC \h \z \c "Table" </w:instrText>
      </w:r>
      <w:r w:rsidRPr="001B1F0D">
        <w:rPr>
          <w:sz w:val="32"/>
        </w:rPr>
        <w:fldChar w:fldCharType="separate"/>
      </w:r>
      <w:r w:rsidR="004B3E5C">
        <w:fldChar w:fldCharType="begin"/>
      </w:r>
      <w:r w:rsidR="004B3E5C">
        <w:instrText xml:space="preserve"> HYPERLINK \l "_Toc14333127" </w:instrText>
      </w:r>
      <w:r w:rsidR="004B3E5C">
        <w:fldChar w:fldCharType="separate"/>
      </w:r>
      <w:r w:rsidR="004408D7">
        <w:rPr>
          <w:noProof/>
        </w:rPr>
        <w:t>Tabelle 1: Beispielhafte Darstellung von Zitationen im Literaturverzeichnis inkl. Beispiel</w:t>
      </w:r>
      <w:r w:rsidR="004408D7">
        <w:rPr>
          <w:noProof/>
        </w:rPr>
        <w:tab/>
      </w:r>
      <w:r w:rsidR="003C3203">
        <w:rPr>
          <w:noProof/>
        </w:rPr>
        <w:t>X</w:t>
      </w:r>
    </w:p>
    <w:p w14:paraId="3C386000" w14:textId="1EF8112C" w:rsidR="00524BF3" w:rsidRPr="00524BF3" w:rsidRDefault="004408D7" w:rsidP="00524BF3">
      <w:pPr>
        <w:pStyle w:val="Abbildungsverzeichnis"/>
        <w:tabs>
          <w:tab w:val="right" w:leader="dot" w:pos="9060"/>
        </w:tabs>
        <w:rPr>
          <w:noProof/>
        </w:rPr>
      </w:pPr>
      <w:r>
        <w:rPr>
          <w:rStyle w:val="Hyperlink"/>
          <w:noProof/>
        </w:rPr>
        <w:t>Tabelle 2: Indentifizierte Funktionen der Konsu</w:t>
      </w:r>
      <w:r w:rsidR="006753D7" w:rsidRPr="00FC601A">
        <w:rPr>
          <w:rStyle w:val="Hyperlink"/>
          <w:noProof/>
        </w:rPr>
        <w:t>mentenlogistik</w:t>
      </w:r>
      <w:r w:rsidR="006753D7">
        <w:rPr>
          <w:noProof/>
          <w:webHidden/>
        </w:rPr>
        <w:tab/>
      </w:r>
      <w:r w:rsidR="006753D7">
        <w:rPr>
          <w:noProof/>
          <w:webHidden/>
        </w:rPr>
        <w:fldChar w:fldCharType="begin"/>
      </w:r>
      <w:r w:rsidR="006753D7">
        <w:rPr>
          <w:noProof/>
          <w:webHidden/>
        </w:rPr>
        <w:instrText xml:space="preserve"> PAGEREF _Toc14333127 \h </w:instrText>
      </w:r>
      <w:r w:rsidR="006753D7">
        <w:rPr>
          <w:noProof/>
          <w:webHidden/>
        </w:rPr>
      </w:r>
      <w:r w:rsidR="006753D7">
        <w:rPr>
          <w:noProof/>
          <w:webHidden/>
        </w:rPr>
        <w:fldChar w:fldCharType="separate"/>
      </w:r>
      <w:r w:rsidR="006753D7">
        <w:rPr>
          <w:noProof/>
          <w:webHidden/>
        </w:rPr>
        <w:t>3</w:t>
      </w:r>
      <w:r w:rsidR="006753D7">
        <w:rPr>
          <w:noProof/>
          <w:webHidden/>
        </w:rPr>
        <w:fldChar w:fldCharType="end"/>
      </w:r>
      <w:r w:rsidR="004B3E5C">
        <w:rPr>
          <w:noProof/>
        </w:rPr>
        <w:fldChar w:fldCharType="end"/>
      </w:r>
    </w:p>
    <w:p w14:paraId="601E6C2B" w14:textId="77777777" w:rsidR="008205B6" w:rsidRPr="001B1F0D" w:rsidRDefault="00094447" w:rsidP="00963C07">
      <w:pPr>
        <w:spacing w:line="276" w:lineRule="auto"/>
      </w:pPr>
      <w:r w:rsidRPr="001B1F0D">
        <w:rPr>
          <w:sz w:val="32"/>
        </w:rPr>
        <w:fldChar w:fldCharType="end"/>
      </w:r>
    </w:p>
    <w:p w14:paraId="601E6C2C" w14:textId="77777777" w:rsidR="008205B6" w:rsidRPr="001B1F0D" w:rsidRDefault="008205B6" w:rsidP="00963C07">
      <w:pPr>
        <w:spacing w:before="0" w:after="0" w:line="276" w:lineRule="auto"/>
        <w:jc w:val="left"/>
        <w:rPr>
          <w:b/>
          <w:spacing w:val="5"/>
          <w:sz w:val="30"/>
          <w:szCs w:val="30"/>
        </w:rPr>
      </w:pPr>
      <w:r w:rsidRPr="001B1F0D">
        <w:br w:type="page"/>
      </w:r>
    </w:p>
    <w:p w14:paraId="601E6C2D" w14:textId="1A5F2104" w:rsidR="008205B6" w:rsidRPr="007E0EEB" w:rsidRDefault="00162EF5" w:rsidP="00963C07">
      <w:pPr>
        <w:pStyle w:val="berschrift1"/>
        <w:numPr>
          <w:ilvl w:val="0"/>
          <w:numId w:val="0"/>
        </w:numPr>
        <w:spacing w:line="276" w:lineRule="auto"/>
        <w:rPr>
          <w:lang w:val="de-DE"/>
        </w:rPr>
      </w:pPr>
      <w:bookmarkStart w:id="3" w:name="_Toc17793012"/>
      <w:r w:rsidRPr="007E0EEB">
        <w:rPr>
          <w:lang w:val="de-DE"/>
        </w:rPr>
        <w:lastRenderedPageBreak/>
        <w:t>Abkürzungsverzeichnis</w:t>
      </w:r>
      <w:bookmarkEnd w:id="3"/>
    </w:p>
    <w:tbl>
      <w:tblPr>
        <w:tblW w:w="0" w:type="auto"/>
        <w:tblLook w:val="00A0" w:firstRow="1" w:lastRow="0" w:firstColumn="1" w:lastColumn="0" w:noHBand="0" w:noVBand="0"/>
      </w:tblPr>
      <w:tblGrid>
        <w:gridCol w:w="1668"/>
        <w:gridCol w:w="7542"/>
      </w:tblGrid>
      <w:tr w:rsidR="0036224B" w:rsidRPr="001B1F0D" w14:paraId="601E6C30" w14:textId="77777777" w:rsidTr="00A727D3">
        <w:tc>
          <w:tcPr>
            <w:tcW w:w="1668" w:type="dxa"/>
          </w:tcPr>
          <w:p w14:paraId="601E6C2E" w14:textId="77777777" w:rsidR="0036224B" w:rsidRPr="001B1F0D" w:rsidRDefault="0036224B" w:rsidP="00963C07">
            <w:pPr>
              <w:spacing w:before="120" w:after="120" w:line="276" w:lineRule="auto"/>
            </w:pPr>
            <w:r w:rsidRPr="001B1F0D">
              <w:t>CC</w:t>
            </w:r>
          </w:p>
        </w:tc>
        <w:tc>
          <w:tcPr>
            <w:tcW w:w="7542" w:type="dxa"/>
          </w:tcPr>
          <w:p w14:paraId="601E6C2F" w14:textId="77777777" w:rsidR="0036224B" w:rsidRPr="001B1F0D" w:rsidRDefault="0036224B" w:rsidP="00963C07">
            <w:pPr>
              <w:spacing w:before="120" w:after="120" w:line="276" w:lineRule="auto"/>
            </w:pPr>
            <w:r w:rsidRPr="001B1F0D">
              <w:t xml:space="preserve">Core </w:t>
            </w:r>
            <w:proofErr w:type="spellStart"/>
            <w:r w:rsidRPr="001B1F0D">
              <w:t>Category</w:t>
            </w:r>
            <w:proofErr w:type="spellEnd"/>
          </w:p>
        </w:tc>
      </w:tr>
      <w:tr w:rsidR="0036224B" w:rsidRPr="001B1F0D" w14:paraId="601E6C36" w14:textId="77777777" w:rsidTr="00A727D3">
        <w:tc>
          <w:tcPr>
            <w:tcW w:w="1668" w:type="dxa"/>
          </w:tcPr>
          <w:p w14:paraId="601E6C34" w14:textId="77777777" w:rsidR="0036224B" w:rsidRPr="001B1F0D" w:rsidRDefault="0036224B" w:rsidP="00963C07">
            <w:pPr>
              <w:spacing w:before="120" w:after="120" w:line="276" w:lineRule="auto"/>
            </w:pPr>
            <w:r w:rsidRPr="001B1F0D">
              <w:t>ECR</w:t>
            </w:r>
          </w:p>
        </w:tc>
        <w:tc>
          <w:tcPr>
            <w:tcW w:w="7542" w:type="dxa"/>
          </w:tcPr>
          <w:p w14:paraId="601E6C35" w14:textId="77777777" w:rsidR="0036224B" w:rsidRPr="001B1F0D" w:rsidRDefault="0036224B" w:rsidP="00963C07">
            <w:pPr>
              <w:spacing w:before="120" w:after="120" w:line="276" w:lineRule="auto"/>
            </w:pPr>
            <w:proofErr w:type="spellStart"/>
            <w:r w:rsidRPr="001B1F0D">
              <w:t>Efficient</w:t>
            </w:r>
            <w:proofErr w:type="spellEnd"/>
            <w:r w:rsidRPr="001B1F0D">
              <w:t xml:space="preserve"> Consumer Response</w:t>
            </w:r>
          </w:p>
        </w:tc>
      </w:tr>
      <w:tr w:rsidR="0036224B" w:rsidRPr="001B1F0D" w14:paraId="601E6C3C" w14:textId="77777777" w:rsidTr="00A727D3">
        <w:tc>
          <w:tcPr>
            <w:tcW w:w="1668" w:type="dxa"/>
          </w:tcPr>
          <w:p w14:paraId="601E6C3A" w14:textId="77777777" w:rsidR="0036224B" w:rsidRPr="001B1F0D" w:rsidRDefault="0036224B" w:rsidP="00963C07">
            <w:pPr>
              <w:spacing w:before="120" w:after="120" w:line="276" w:lineRule="auto"/>
            </w:pPr>
            <w:r w:rsidRPr="001B1F0D">
              <w:t>GT</w:t>
            </w:r>
          </w:p>
        </w:tc>
        <w:tc>
          <w:tcPr>
            <w:tcW w:w="7542" w:type="dxa"/>
          </w:tcPr>
          <w:p w14:paraId="601E6C3B" w14:textId="77777777" w:rsidR="0036224B" w:rsidRPr="001B1F0D" w:rsidRDefault="0036224B" w:rsidP="00963C07">
            <w:pPr>
              <w:spacing w:before="120" w:after="120" w:line="276" w:lineRule="auto"/>
            </w:pPr>
            <w:proofErr w:type="spellStart"/>
            <w:r w:rsidRPr="001B1F0D">
              <w:t>Grounded</w:t>
            </w:r>
            <w:proofErr w:type="spellEnd"/>
            <w:r w:rsidRPr="001B1F0D">
              <w:t xml:space="preserve"> </w:t>
            </w:r>
            <w:proofErr w:type="spellStart"/>
            <w:r w:rsidRPr="001B1F0D">
              <w:t>Theory</w:t>
            </w:r>
            <w:proofErr w:type="spellEnd"/>
          </w:p>
        </w:tc>
      </w:tr>
      <w:tr w:rsidR="0036224B" w:rsidRPr="001B1F0D" w14:paraId="601E6C42" w14:textId="77777777" w:rsidTr="00A727D3">
        <w:tc>
          <w:tcPr>
            <w:tcW w:w="1668" w:type="dxa"/>
          </w:tcPr>
          <w:p w14:paraId="601E6C40" w14:textId="77777777" w:rsidR="0036224B" w:rsidRPr="001B1F0D" w:rsidRDefault="0036224B" w:rsidP="00963C07">
            <w:pPr>
              <w:spacing w:before="120" w:after="120" w:line="276" w:lineRule="auto"/>
            </w:pPr>
            <w:r w:rsidRPr="001B1F0D">
              <w:t>OOS</w:t>
            </w:r>
          </w:p>
        </w:tc>
        <w:tc>
          <w:tcPr>
            <w:tcW w:w="7542" w:type="dxa"/>
          </w:tcPr>
          <w:p w14:paraId="601E6C41" w14:textId="77777777" w:rsidR="0036224B" w:rsidRPr="001B1F0D" w:rsidRDefault="0036224B" w:rsidP="00963C07">
            <w:pPr>
              <w:spacing w:before="120" w:after="120" w:line="276" w:lineRule="auto"/>
            </w:pPr>
            <w:r w:rsidRPr="001B1F0D">
              <w:t>Out-</w:t>
            </w:r>
            <w:proofErr w:type="spellStart"/>
            <w:r w:rsidRPr="001B1F0D">
              <w:t>of</w:t>
            </w:r>
            <w:proofErr w:type="spellEnd"/>
            <w:r w:rsidRPr="001B1F0D">
              <w:t>-Stock</w:t>
            </w:r>
          </w:p>
        </w:tc>
      </w:tr>
      <w:tr w:rsidR="0036224B" w:rsidRPr="001B1F0D" w14:paraId="601E6C45" w14:textId="77777777" w:rsidTr="00A727D3">
        <w:tc>
          <w:tcPr>
            <w:tcW w:w="1668" w:type="dxa"/>
          </w:tcPr>
          <w:p w14:paraId="601E6C43" w14:textId="77777777" w:rsidR="0036224B" w:rsidRPr="001B1F0D" w:rsidRDefault="0036224B" w:rsidP="00963C07">
            <w:pPr>
              <w:spacing w:before="120" w:after="120" w:line="276" w:lineRule="auto"/>
            </w:pPr>
            <w:r w:rsidRPr="001B1F0D">
              <w:t>POC</w:t>
            </w:r>
          </w:p>
        </w:tc>
        <w:tc>
          <w:tcPr>
            <w:tcW w:w="7542" w:type="dxa"/>
          </w:tcPr>
          <w:p w14:paraId="601E6C44" w14:textId="77777777" w:rsidR="0036224B" w:rsidRPr="001B1F0D" w:rsidRDefault="0036224B" w:rsidP="00963C07">
            <w:pPr>
              <w:spacing w:before="120" w:after="120" w:line="276" w:lineRule="auto"/>
            </w:pPr>
            <w:r w:rsidRPr="001B1F0D">
              <w:t xml:space="preserve">Point </w:t>
            </w:r>
            <w:proofErr w:type="spellStart"/>
            <w:r w:rsidRPr="001B1F0D">
              <w:t>of</w:t>
            </w:r>
            <w:proofErr w:type="spellEnd"/>
            <w:r w:rsidRPr="001B1F0D">
              <w:t xml:space="preserve"> </w:t>
            </w:r>
            <w:proofErr w:type="spellStart"/>
            <w:r w:rsidRPr="001B1F0D">
              <w:t>Consumption</w:t>
            </w:r>
            <w:proofErr w:type="spellEnd"/>
          </w:p>
        </w:tc>
      </w:tr>
      <w:tr w:rsidR="0036224B" w:rsidRPr="001B1F0D" w14:paraId="601E6C48" w14:textId="77777777" w:rsidTr="00A727D3">
        <w:tc>
          <w:tcPr>
            <w:tcW w:w="1668" w:type="dxa"/>
          </w:tcPr>
          <w:p w14:paraId="601E6C46" w14:textId="77777777" w:rsidR="0036224B" w:rsidRPr="001B1F0D" w:rsidRDefault="0036224B" w:rsidP="00963C07">
            <w:pPr>
              <w:spacing w:before="120" w:after="120" w:line="276" w:lineRule="auto"/>
            </w:pPr>
            <w:r w:rsidRPr="001B1F0D">
              <w:t>POS</w:t>
            </w:r>
          </w:p>
        </w:tc>
        <w:tc>
          <w:tcPr>
            <w:tcW w:w="7542" w:type="dxa"/>
          </w:tcPr>
          <w:p w14:paraId="601E6C47" w14:textId="77777777" w:rsidR="0036224B" w:rsidRPr="001B1F0D" w:rsidRDefault="0036224B" w:rsidP="00963C07">
            <w:pPr>
              <w:spacing w:before="120" w:after="120" w:line="276" w:lineRule="auto"/>
            </w:pPr>
            <w:r w:rsidRPr="001B1F0D">
              <w:t xml:space="preserve">Point </w:t>
            </w:r>
            <w:proofErr w:type="spellStart"/>
            <w:r w:rsidRPr="001B1F0D">
              <w:t>of</w:t>
            </w:r>
            <w:proofErr w:type="spellEnd"/>
            <w:r w:rsidRPr="001B1F0D">
              <w:t xml:space="preserve"> </w:t>
            </w:r>
            <w:proofErr w:type="spellStart"/>
            <w:r w:rsidRPr="001B1F0D">
              <w:t>Sale</w:t>
            </w:r>
            <w:proofErr w:type="spellEnd"/>
          </w:p>
        </w:tc>
      </w:tr>
      <w:tr w:rsidR="0036224B" w:rsidRPr="001B1F0D" w14:paraId="601E6C4B" w14:textId="77777777" w:rsidTr="00A727D3">
        <w:tc>
          <w:tcPr>
            <w:tcW w:w="1668" w:type="dxa"/>
          </w:tcPr>
          <w:p w14:paraId="601E6C49" w14:textId="77777777" w:rsidR="0036224B" w:rsidRPr="001B1F0D" w:rsidRDefault="0036224B" w:rsidP="00963C07">
            <w:pPr>
              <w:spacing w:before="120" w:after="120" w:line="276" w:lineRule="auto"/>
            </w:pPr>
            <w:r w:rsidRPr="001B1F0D">
              <w:t>SCM</w:t>
            </w:r>
          </w:p>
        </w:tc>
        <w:tc>
          <w:tcPr>
            <w:tcW w:w="7542" w:type="dxa"/>
          </w:tcPr>
          <w:p w14:paraId="601E6C4A" w14:textId="77777777" w:rsidR="0036224B" w:rsidRPr="001B1F0D" w:rsidRDefault="0036224B" w:rsidP="00963C07">
            <w:pPr>
              <w:spacing w:before="120" w:after="120" w:line="276" w:lineRule="auto"/>
            </w:pPr>
            <w:r w:rsidRPr="001B1F0D">
              <w:t>Supply Chain Management</w:t>
            </w:r>
          </w:p>
        </w:tc>
      </w:tr>
    </w:tbl>
    <w:p w14:paraId="68EF3CF5" w14:textId="3695ACB0" w:rsidR="00456F9C" w:rsidRDefault="00456F9C" w:rsidP="00963C07">
      <w:pPr>
        <w:spacing w:line="276" w:lineRule="auto"/>
        <w:rPr>
          <w:b/>
          <w:sz w:val="30"/>
          <w:szCs w:val="30"/>
        </w:rPr>
      </w:pPr>
    </w:p>
    <w:p w14:paraId="270EB46E" w14:textId="77777777" w:rsidR="00456F9C" w:rsidRDefault="00456F9C">
      <w:pPr>
        <w:spacing w:before="0" w:after="0" w:line="240" w:lineRule="auto"/>
        <w:jc w:val="left"/>
        <w:rPr>
          <w:b/>
          <w:sz w:val="30"/>
          <w:szCs w:val="30"/>
        </w:rPr>
      </w:pPr>
      <w:r>
        <w:rPr>
          <w:b/>
          <w:sz w:val="30"/>
          <w:szCs w:val="30"/>
        </w:rPr>
        <w:br w:type="page"/>
      </w:r>
    </w:p>
    <w:p w14:paraId="601E6C4C" w14:textId="345BB376" w:rsidR="008205B6" w:rsidRPr="001D60BF" w:rsidRDefault="00456F9C" w:rsidP="00026E7C">
      <w:pPr>
        <w:pStyle w:val="berschrift1"/>
        <w:numPr>
          <w:ilvl w:val="0"/>
          <w:numId w:val="0"/>
        </w:numPr>
        <w:spacing w:line="276" w:lineRule="auto"/>
        <w:rPr>
          <w:lang w:val="de-DE"/>
        </w:rPr>
      </w:pPr>
      <w:bookmarkStart w:id="4" w:name="_Toc17793013"/>
      <w:r w:rsidRPr="001D60BF">
        <w:rPr>
          <w:lang w:val="de-DE"/>
        </w:rPr>
        <w:lastRenderedPageBreak/>
        <w:t>Vorwort</w:t>
      </w:r>
      <w:bookmarkEnd w:id="4"/>
    </w:p>
    <w:p w14:paraId="7A2CA74A" w14:textId="6326B651" w:rsidR="00456F9C" w:rsidRDefault="00456F9C" w:rsidP="00026E7C">
      <w:pPr>
        <w:spacing w:line="276" w:lineRule="auto"/>
        <w:rPr>
          <w:szCs w:val="24"/>
        </w:rPr>
      </w:pPr>
      <w:r>
        <w:rPr>
          <w:szCs w:val="24"/>
        </w:rPr>
        <w:t>Liebe Studierende,</w:t>
      </w:r>
    </w:p>
    <w:p w14:paraId="6F45C86B" w14:textId="58A3CA70" w:rsidR="00456F9C" w:rsidRDefault="00456F9C" w:rsidP="00026E7C">
      <w:pPr>
        <w:spacing w:line="276" w:lineRule="auto"/>
      </w:pPr>
      <w:r>
        <w:t xml:space="preserve">im Folgenden finden Sie die Formatierungsvorschriften zur Anfertigung Ihrer Bachelor- oder Masterarbeit am Lehrstuhl für ABWL und Logistikmanagement. Sie können dieses Dokument als Formatvorlage für Ihre Arbeit nutzen oder ein eigenes Dokument formatieren. Bei der Nutzung der Formatvorlage löschen Sie bitte </w:t>
      </w:r>
      <w:r w:rsidR="00C82256">
        <w:t>die</w:t>
      </w:r>
      <w:r>
        <w:t xml:space="preserve"> Kapitel </w:t>
      </w:r>
      <w:r>
        <w:rPr>
          <w:b/>
        </w:rPr>
        <w:t>Vorwort</w:t>
      </w:r>
      <w:r w:rsidR="00C82256">
        <w:rPr>
          <w:b/>
        </w:rPr>
        <w:t xml:space="preserve"> und Zitiervorschriften</w:t>
      </w:r>
      <w:r>
        <w:rPr>
          <w:b/>
        </w:rPr>
        <w:t>.</w:t>
      </w:r>
      <w:r>
        <w:t xml:space="preserve"> Sollte Sie sich für die Formatierung eines eigenen Dokuments entscheiden, richten Sie sich bitte genau nach </w:t>
      </w:r>
      <w:r w:rsidR="00F93B39">
        <w:t>diesen</w:t>
      </w:r>
      <w:r>
        <w:t xml:space="preserve"> Formatierungsvorschriften:</w:t>
      </w:r>
    </w:p>
    <w:p w14:paraId="78CFEDDD" w14:textId="77777777" w:rsidR="00456F9C" w:rsidRDefault="00456F9C" w:rsidP="00026E7C">
      <w:pPr>
        <w:spacing w:line="276" w:lineRule="auto"/>
        <w:rPr>
          <w:lang w:val="de-AT"/>
        </w:rPr>
      </w:pPr>
      <w:r>
        <w:rPr>
          <w:lang w:val="de-AT"/>
        </w:rPr>
        <w:t>1. Schrift:</w:t>
      </w:r>
    </w:p>
    <w:p w14:paraId="5BE53829" w14:textId="77777777" w:rsidR="00456F9C" w:rsidRPr="00D9687B"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Schriftart: durchgängig Times New Roman (auch in den Fußnoten)</w:t>
      </w:r>
    </w:p>
    <w:p w14:paraId="03A866EC" w14:textId="77777777" w:rsidR="00456F9C" w:rsidRPr="00D9687B"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Schriftgröße: 12 Pt. für Haupttext, 10 Pt. für Fußnoten</w:t>
      </w:r>
    </w:p>
    <w:p w14:paraId="6E812008" w14:textId="77777777" w:rsidR="00456F9C" w:rsidRPr="00D9687B"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 xml:space="preserve">Zeilenabstand: 1,15-zeilig, nach Absatz 12 Pt. </w:t>
      </w:r>
    </w:p>
    <w:p w14:paraId="6AB6CADD" w14:textId="77777777" w:rsidR="00456F9C" w:rsidRDefault="00456F9C" w:rsidP="00026E7C">
      <w:pPr>
        <w:pStyle w:val="Listenabsatz"/>
        <w:numPr>
          <w:ilvl w:val="0"/>
          <w:numId w:val="38"/>
        </w:numPr>
        <w:spacing w:line="276" w:lineRule="auto"/>
        <w:rPr>
          <w:rFonts w:ascii="Times New Roman" w:hAnsi="Times New Roman"/>
          <w:sz w:val="24"/>
          <w:szCs w:val="24"/>
        </w:rPr>
      </w:pPr>
      <w:r>
        <w:rPr>
          <w:rFonts w:ascii="Times New Roman" w:hAnsi="Times New Roman"/>
          <w:sz w:val="24"/>
          <w:szCs w:val="24"/>
        </w:rPr>
        <w:t>Überschri</w:t>
      </w:r>
      <w:r w:rsidRPr="00D9687B">
        <w:rPr>
          <w:rFonts w:ascii="Times New Roman" w:hAnsi="Times New Roman"/>
          <w:sz w:val="24"/>
          <w:szCs w:val="24"/>
        </w:rPr>
        <w:t xml:space="preserve">ften: Times New Roman, fett, 1. Ebene: 15 Pt. und hängend 0,76, 2. Ebene: 13 Pt. und hängend 1,02, 3. Ebene: 12 Pt. und hängend 1,27 </w:t>
      </w:r>
    </w:p>
    <w:p w14:paraId="01917926" w14:textId="77777777" w:rsidR="00456F9C"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Überschriften der 1. Ebene beginnen stets auf einer neuen Seite (Seitenumbruch einfügen)</w:t>
      </w:r>
    </w:p>
    <w:p w14:paraId="44E159C2" w14:textId="77777777" w:rsidR="00456F9C" w:rsidRDefault="00456F9C" w:rsidP="00026E7C">
      <w:pPr>
        <w:pStyle w:val="Listenabsatz"/>
        <w:numPr>
          <w:ilvl w:val="0"/>
          <w:numId w:val="38"/>
        </w:numPr>
        <w:spacing w:line="276" w:lineRule="auto"/>
        <w:rPr>
          <w:rFonts w:ascii="Times New Roman" w:hAnsi="Times New Roman"/>
          <w:sz w:val="24"/>
          <w:szCs w:val="24"/>
        </w:rPr>
      </w:pPr>
      <w:r>
        <w:rPr>
          <w:rFonts w:ascii="Times New Roman" w:hAnsi="Times New Roman"/>
          <w:sz w:val="24"/>
          <w:szCs w:val="24"/>
        </w:rPr>
        <w:t>Blocksatz</w:t>
      </w:r>
    </w:p>
    <w:p w14:paraId="5D42594C" w14:textId="77777777" w:rsidR="00456F9C" w:rsidRDefault="00456F9C" w:rsidP="00026E7C">
      <w:pPr>
        <w:pStyle w:val="Listenabsatz"/>
        <w:numPr>
          <w:ilvl w:val="0"/>
          <w:numId w:val="38"/>
        </w:numPr>
        <w:spacing w:line="276" w:lineRule="auto"/>
        <w:rPr>
          <w:rFonts w:ascii="Times New Roman" w:hAnsi="Times New Roman"/>
          <w:sz w:val="24"/>
          <w:szCs w:val="24"/>
        </w:rPr>
      </w:pPr>
      <w:r w:rsidRPr="00D9687B">
        <w:rPr>
          <w:rFonts w:ascii="Times New Roman" w:hAnsi="Times New Roman"/>
          <w:sz w:val="24"/>
          <w:szCs w:val="24"/>
        </w:rPr>
        <w:t>Seitenzahlen: Römische Ziffern für Inhaltsverzeichnis, Abbildungsverzeichnis, Tabellenverzeichnis, Abkürzungsverzeichnis, arabische Ziffern für Text und Anhänge, Times New Roman 9 Pt., rechtsbündig in Fußzeile</w:t>
      </w:r>
    </w:p>
    <w:p w14:paraId="556894D8" w14:textId="77777777" w:rsidR="00456F9C" w:rsidRDefault="00456F9C" w:rsidP="00026E7C">
      <w:pPr>
        <w:pStyle w:val="Listenabsatz"/>
        <w:numPr>
          <w:ilvl w:val="0"/>
          <w:numId w:val="38"/>
        </w:numPr>
        <w:spacing w:line="276" w:lineRule="auto"/>
        <w:rPr>
          <w:rFonts w:ascii="Times New Roman" w:hAnsi="Times New Roman"/>
          <w:sz w:val="24"/>
          <w:szCs w:val="24"/>
        </w:rPr>
      </w:pPr>
      <w:r>
        <w:rPr>
          <w:rFonts w:ascii="Times New Roman" w:hAnsi="Times New Roman"/>
          <w:sz w:val="24"/>
          <w:szCs w:val="24"/>
        </w:rPr>
        <w:t xml:space="preserve">Beschriftung der </w:t>
      </w:r>
      <w:r w:rsidRPr="00D9687B">
        <w:rPr>
          <w:rFonts w:ascii="Times New Roman" w:hAnsi="Times New Roman"/>
          <w:sz w:val="24"/>
          <w:szCs w:val="24"/>
        </w:rPr>
        <w:t>Abbildungen und Tabellen: Times New Roman 10 Pt., Zeilenabstand 1,15, vor Absatz: 6 Pt., nach Absatz: 10 Pt., bei Abbildungen unter dem Element, bei Tabellen über dem Element</w:t>
      </w:r>
    </w:p>
    <w:p w14:paraId="28231350" w14:textId="77777777" w:rsidR="00456F9C" w:rsidRDefault="00456F9C" w:rsidP="00026E7C">
      <w:pPr>
        <w:spacing w:line="276" w:lineRule="auto"/>
        <w:rPr>
          <w:szCs w:val="24"/>
        </w:rPr>
      </w:pPr>
      <w:r>
        <w:rPr>
          <w:szCs w:val="24"/>
        </w:rPr>
        <w:t>2. Layout:</w:t>
      </w:r>
    </w:p>
    <w:p w14:paraId="64A8ACAB" w14:textId="77777777" w:rsidR="00456F9C" w:rsidRDefault="00456F9C" w:rsidP="00026E7C">
      <w:pPr>
        <w:pStyle w:val="Listenabsatz"/>
        <w:numPr>
          <w:ilvl w:val="0"/>
          <w:numId w:val="39"/>
        </w:numPr>
        <w:spacing w:line="276" w:lineRule="auto"/>
        <w:rPr>
          <w:rFonts w:ascii="Times New Roman" w:hAnsi="Times New Roman"/>
          <w:sz w:val="24"/>
          <w:szCs w:val="24"/>
        </w:rPr>
      </w:pPr>
      <w:r w:rsidRPr="00D9687B">
        <w:rPr>
          <w:rFonts w:ascii="Times New Roman" w:hAnsi="Times New Roman"/>
          <w:sz w:val="24"/>
          <w:szCs w:val="24"/>
        </w:rPr>
        <w:t>Seitenrand: unten 2 cm, rechts, links und oben je 2,5 cm</w:t>
      </w:r>
    </w:p>
    <w:p w14:paraId="35F4F656" w14:textId="6D208552" w:rsidR="00456F9C" w:rsidRDefault="00456F9C" w:rsidP="00026E7C">
      <w:pPr>
        <w:pStyle w:val="Listenabsatz"/>
        <w:numPr>
          <w:ilvl w:val="0"/>
          <w:numId w:val="39"/>
        </w:numPr>
        <w:spacing w:line="276" w:lineRule="auto"/>
        <w:rPr>
          <w:rFonts w:ascii="Times New Roman" w:hAnsi="Times New Roman"/>
          <w:sz w:val="24"/>
          <w:szCs w:val="24"/>
        </w:rPr>
      </w:pPr>
      <w:r w:rsidRPr="00D9687B">
        <w:rPr>
          <w:rFonts w:ascii="Times New Roman" w:hAnsi="Times New Roman"/>
          <w:sz w:val="24"/>
          <w:szCs w:val="24"/>
        </w:rPr>
        <w:t>Kopfzeile: Kapitelüberschrift (1. Ebene)</w:t>
      </w:r>
      <w:r w:rsidR="000815BB">
        <w:rPr>
          <w:rFonts w:ascii="Times New Roman" w:hAnsi="Times New Roman"/>
          <w:sz w:val="24"/>
          <w:szCs w:val="24"/>
        </w:rPr>
        <w:t xml:space="preserve"> rechtsbündig</w:t>
      </w:r>
      <w:r w:rsidRPr="00D9687B">
        <w:rPr>
          <w:rFonts w:ascii="Times New Roman" w:hAnsi="Times New Roman"/>
          <w:sz w:val="24"/>
          <w:szCs w:val="24"/>
        </w:rPr>
        <w:t>, Times New Roman 9 Pt.</w:t>
      </w:r>
    </w:p>
    <w:p w14:paraId="119B0F65" w14:textId="77777777" w:rsidR="00456F9C" w:rsidRPr="00D9687B" w:rsidRDefault="00456F9C" w:rsidP="00026E7C">
      <w:pPr>
        <w:pStyle w:val="Listenabsatz"/>
        <w:numPr>
          <w:ilvl w:val="0"/>
          <w:numId w:val="39"/>
        </w:numPr>
        <w:spacing w:line="276" w:lineRule="auto"/>
        <w:rPr>
          <w:rFonts w:ascii="Times New Roman" w:hAnsi="Times New Roman"/>
          <w:sz w:val="24"/>
          <w:szCs w:val="24"/>
        </w:rPr>
      </w:pPr>
      <w:r w:rsidRPr="00D9687B">
        <w:rPr>
          <w:rFonts w:ascii="Times New Roman" w:hAnsi="Times New Roman"/>
          <w:sz w:val="24"/>
          <w:szCs w:val="24"/>
        </w:rPr>
        <w:t>Fußzeile: Vor- und Nachname linksbündig, Times New Roman 9 Pt.</w:t>
      </w:r>
    </w:p>
    <w:p w14:paraId="7615EF97" w14:textId="4295782E" w:rsidR="00456F9C" w:rsidRPr="00456F9C" w:rsidRDefault="006C2D71" w:rsidP="00026E7C">
      <w:pPr>
        <w:spacing w:before="0" w:after="0" w:line="276" w:lineRule="auto"/>
        <w:jc w:val="left"/>
        <w:rPr>
          <w:szCs w:val="24"/>
          <w:lang w:val="de-AT"/>
        </w:rPr>
      </w:pPr>
      <w:r>
        <w:rPr>
          <w:szCs w:val="24"/>
          <w:lang w:val="de-AT"/>
        </w:rPr>
        <w:br w:type="page"/>
      </w:r>
    </w:p>
    <w:p w14:paraId="62D1B22F" w14:textId="21AD8F5D" w:rsidR="006C2D71" w:rsidRDefault="006C2D71" w:rsidP="00026E7C">
      <w:pPr>
        <w:pStyle w:val="berschrift1"/>
        <w:numPr>
          <w:ilvl w:val="0"/>
          <w:numId w:val="0"/>
        </w:numPr>
        <w:spacing w:line="276" w:lineRule="auto"/>
      </w:pPr>
      <w:bookmarkStart w:id="5" w:name="_Toc17793014"/>
      <w:r w:rsidRPr="006C2D71">
        <w:rPr>
          <w:lang w:val="de-DE"/>
        </w:rPr>
        <w:lastRenderedPageBreak/>
        <w:t>Zitiervorschriften</w:t>
      </w:r>
      <w:bookmarkEnd w:id="5"/>
      <w:r>
        <w:t xml:space="preserve"> </w:t>
      </w:r>
    </w:p>
    <w:p w14:paraId="255AF4F2" w14:textId="49D956BC" w:rsidR="006C2D71" w:rsidRDefault="006C2D71" w:rsidP="00026E7C">
      <w:pPr>
        <w:spacing w:line="276" w:lineRule="auto"/>
      </w:pPr>
      <w:r>
        <w:t>In der Regel</w:t>
      </w:r>
      <w:r w:rsidR="00B74E84">
        <w:t xml:space="preserve"> sollten Sie jede Aussage, die S</w:t>
      </w:r>
      <w:r>
        <w:t>ie in Ihrer wissenschaftlichen Arbeit treffen, mit Literaturang</w:t>
      </w:r>
      <w:r w:rsidR="00533D72">
        <w:t>aben belegen. Dies dient dazu, I</w:t>
      </w:r>
      <w:r>
        <w:t xml:space="preserve">hre Erläuterungen für Leser/innen nachvollziehbar und überprüfbar zu machen. Es ist durchaus üblich, mehrere Quellen für eine Aussage anzuführen. Bitte beachten Sie: Alle Literaturangaben, die im Text zitiert werden, müssen auch im Literaturverzeichnis angegeben werden. </w:t>
      </w:r>
    </w:p>
    <w:p w14:paraId="2D73BA7D" w14:textId="77777777" w:rsidR="006C2D71" w:rsidRDefault="006C2D71" w:rsidP="00026E7C">
      <w:pPr>
        <w:spacing w:line="276" w:lineRule="auto"/>
      </w:pPr>
      <w:r>
        <w:t>Im Folgenden werden die Zitiervorschriften aufgeführt, die Sie beim Verfassen einer wissenschaftlichen Arbeit am Lehrstuhl für ABWL und Logistikmanagement befolgen müssen.</w:t>
      </w:r>
    </w:p>
    <w:p w14:paraId="0FCC13C6" w14:textId="77777777" w:rsidR="006C2D71" w:rsidRPr="00F63914" w:rsidRDefault="006C2D71" w:rsidP="00026E7C">
      <w:pPr>
        <w:spacing w:line="276" w:lineRule="auto"/>
        <w:rPr>
          <w:b/>
          <w:sz w:val="26"/>
          <w:szCs w:val="26"/>
        </w:rPr>
      </w:pPr>
      <w:r w:rsidRPr="00F63914">
        <w:rPr>
          <w:b/>
          <w:sz w:val="26"/>
          <w:szCs w:val="26"/>
        </w:rPr>
        <w:t>Zitation im Text</w:t>
      </w:r>
    </w:p>
    <w:p w14:paraId="231F4A61" w14:textId="77777777" w:rsidR="006C2D71" w:rsidRDefault="006C2D71" w:rsidP="00026E7C">
      <w:pPr>
        <w:spacing w:line="276" w:lineRule="auto"/>
      </w:pPr>
      <w:r w:rsidRPr="00DE7D6F">
        <w:t>Bei der Zitation im T</w:t>
      </w:r>
      <w:r>
        <w:t xml:space="preserve">ext wird zwischen </w:t>
      </w:r>
      <w:r w:rsidRPr="00382E92">
        <w:rPr>
          <w:b/>
        </w:rPr>
        <w:t>direkte</w:t>
      </w:r>
      <w:r>
        <w:rPr>
          <w:b/>
        </w:rPr>
        <w:t>n</w:t>
      </w:r>
      <w:r>
        <w:t xml:space="preserve"> (wörtliche) und </w:t>
      </w:r>
      <w:r w:rsidRPr="00382E92">
        <w:rPr>
          <w:b/>
        </w:rPr>
        <w:t>indirekte</w:t>
      </w:r>
      <w:r>
        <w:rPr>
          <w:b/>
        </w:rPr>
        <w:t>n</w:t>
      </w:r>
      <w:r w:rsidRPr="00382E92">
        <w:rPr>
          <w:b/>
        </w:rPr>
        <w:t xml:space="preserve"> Zitate</w:t>
      </w:r>
      <w:r>
        <w:rPr>
          <w:b/>
        </w:rPr>
        <w:t>n</w:t>
      </w:r>
      <w:r>
        <w:t xml:space="preserve"> unterschieden. Direkte (wörtliche) Zitate geben die Aussage einer/eines Autor/s/in Wort für Wort wieder. Prüfen Sie, ob die Verwendung eines wörtlichen Zitates angebracht bzw. notwendig ist. Zitationen im Text unterscheiden sich wesentlich von jenen im Literaturverzeichnis! (siehe Punkt 2.2.)</w:t>
      </w:r>
    </w:p>
    <w:p w14:paraId="02752E9A" w14:textId="77777777" w:rsidR="006C2D71" w:rsidRDefault="006C2D71" w:rsidP="00026E7C">
      <w:pPr>
        <w:spacing w:line="276" w:lineRule="auto"/>
        <w:rPr>
          <w:u w:val="single"/>
        </w:rPr>
      </w:pPr>
      <w:r>
        <w:rPr>
          <w:u w:val="single"/>
        </w:rPr>
        <w:t>Indirekte Zitate:</w:t>
      </w:r>
    </w:p>
    <w:p w14:paraId="648988BC" w14:textId="77777777" w:rsidR="006C2D71" w:rsidRDefault="006C2D71" w:rsidP="00026E7C">
      <w:pPr>
        <w:spacing w:line="276" w:lineRule="auto"/>
      </w:pPr>
      <w:r>
        <w:t xml:space="preserve">Indirekte Zitate stellen den Regelfall dar und werden im Text nicht besonders hervorgehoben. </w:t>
      </w:r>
    </w:p>
    <w:p w14:paraId="0B4F7662" w14:textId="2F8F12D2" w:rsidR="006C2D71" w:rsidRPr="00816F48" w:rsidRDefault="006C2D71" w:rsidP="00026E7C">
      <w:pPr>
        <w:pStyle w:val="Listenabsatz"/>
        <w:numPr>
          <w:ilvl w:val="0"/>
          <w:numId w:val="42"/>
        </w:numPr>
        <w:spacing w:line="276" w:lineRule="auto"/>
        <w:rPr>
          <w:rFonts w:ascii="Times New Roman" w:hAnsi="Times New Roman"/>
          <w:sz w:val="24"/>
          <w:szCs w:val="24"/>
        </w:rPr>
      </w:pPr>
      <w:r w:rsidRPr="00816F48">
        <w:rPr>
          <w:rFonts w:ascii="Times New Roman" w:hAnsi="Times New Roman"/>
          <w:sz w:val="24"/>
          <w:szCs w:val="24"/>
        </w:rPr>
        <w:t>Bei einem oder zwei Autor(en): Der Text wird durch folgende Angaben in Klammern abgeschlossen: (Nachname(n)</w:t>
      </w:r>
      <w:r w:rsidR="007E7574">
        <w:rPr>
          <w:rFonts w:ascii="Times New Roman" w:hAnsi="Times New Roman"/>
          <w:sz w:val="24"/>
          <w:szCs w:val="24"/>
        </w:rPr>
        <w:t>,</w:t>
      </w:r>
      <w:r w:rsidRPr="00816F48">
        <w:rPr>
          <w:rFonts w:ascii="Times New Roman" w:hAnsi="Times New Roman"/>
          <w:sz w:val="24"/>
          <w:szCs w:val="24"/>
        </w:rPr>
        <w:t xml:space="preserve"> Erscheinungsjahr, Seite(n)).</w:t>
      </w:r>
    </w:p>
    <w:p w14:paraId="027D4F2B"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 als zwei Autor/inne/en:</w:t>
      </w:r>
      <w:r w:rsidRPr="00816F48">
        <w:rPr>
          <w:rFonts w:ascii="Times New Roman" w:hAnsi="Times New Roman"/>
          <w:sz w:val="24"/>
          <w:szCs w:val="24"/>
        </w:rPr>
        <w:t xml:space="preserve"> Ab einer Anzahl von drei Autor/innen wird nur die/der erste Autor/in namentlich angeführt und mit „et al.“ auf weitere Autor/innen verwiesen.</w:t>
      </w:r>
    </w:p>
    <w:p w14:paraId="1C52D5A0" w14:textId="71D7681A"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Quellen für eine Aussage:</w:t>
      </w:r>
      <w:r w:rsidRPr="00816F48">
        <w:rPr>
          <w:rFonts w:ascii="Times New Roman" w:hAnsi="Times New Roman"/>
          <w:sz w:val="24"/>
          <w:szCs w:val="24"/>
        </w:rPr>
        <w:t xml:space="preserve"> Ist eine Textpassage mit mehreren Quellen belegt, werden die beiden Quellenangaben durch einen Strichpunkt getrennt. Der Verweis sieht folgendermaßen aus: (Nachname(n)</w:t>
      </w:r>
      <w:r w:rsidR="007E7574">
        <w:rPr>
          <w:rFonts w:ascii="Times New Roman" w:hAnsi="Times New Roman"/>
          <w:sz w:val="24"/>
          <w:szCs w:val="24"/>
        </w:rPr>
        <w:t>,</w:t>
      </w:r>
      <w:r w:rsidRPr="00816F48">
        <w:rPr>
          <w:rFonts w:ascii="Times New Roman" w:hAnsi="Times New Roman"/>
          <w:sz w:val="24"/>
          <w:szCs w:val="24"/>
        </w:rPr>
        <w:t xml:space="preserve"> Erscheinungsjahr, Seite(n); Nachname(n)</w:t>
      </w:r>
      <w:r w:rsidR="007E7574">
        <w:rPr>
          <w:rFonts w:ascii="Times New Roman" w:hAnsi="Times New Roman"/>
          <w:sz w:val="24"/>
          <w:szCs w:val="24"/>
        </w:rPr>
        <w:t>,</w:t>
      </w:r>
      <w:r w:rsidRPr="00816F48">
        <w:rPr>
          <w:rFonts w:ascii="Times New Roman" w:hAnsi="Times New Roman"/>
          <w:sz w:val="24"/>
          <w:szCs w:val="24"/>
        </w:rPr>
        <w:t xml:space="preserve"> Erscheinungsjahr, Seite(n)). Zeitlich sind diese Quellen auf- oder absteigend zu reihen.</w:t>
      </w:r>
    </w:p>
    <w:p w14:paraId="6CDFB762" w14:textId="079B13D6" w:rsidR="006C2D71" w:rsidRPr="006C2D71"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Internetquellen:</w:t>
      </w:r>
      <w:r w:rsidRPr="00816F48">
        <w:rPr>
          <w:rFonts w:ascii="Times New Roman" w:hAnsi="Times New Roman"/>
          <w:sz w:val="24"/>
          <w:szCs w:val="24"/>
        </w:rPr>
        <w:t xml:space="preserve"> Bei diesen ist im Text entweder der Autor anzuführen (siehe Beispiel 1) oder die Organisation, welche die Internetseite betreibt. Hinzuzufügen ist das Jahr und wenn vorhanden, die Seitenzahl(en). Falls Seitenangaben fehlen, wird dies mit </w:t>
      </w:r>
      <w:proofErr w:type="spellStart"/>
      <w:r w:rsidRPr="00816F48">
        <w:rPr>
          <w:rFonts w:ascii="Times New Roman" w:hAnsi="Times New Roman"/>
          <w:sz w:val="24"/>
          <w:szCs w:val="24"/>
        </w:rPr>
        <w:t>o.S</w:t>
      </w:r>
      <w:proofErr w:type="spellEnd"/>
      <w:r w:rsidRPr="00816F48">
        <w:rPr>
          <w:rFonts w:ascii="Times New Roman" w:hAnsi="Times New Roman"/>
          <w:sz w:val="24"/>
          <w:szCs w:val="24"/>
        </w:rPr>
        <w:t>. vermerkt.</w:t>
      </w:r>
    </w:p>
    <w:p w14:paraId="4BB93674"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Mehrere unterschiedliche Literaturangaben einer/s Autors/in oder einer Internetquelle im selben Jahr:</w:t>
      </w:r>
      <w:r w:rsidRPr="00816F48">
        <w:rPr>
          <w:rFonts w:ascii="Times New Roman" w:hAnsi="Times New Roman"/>
          <w:sz w:val="24"/>
          <w:szCs w:val="24"/>
        </w:rPr>
        <w:t xml:space="preserve"> Bei Zitaten eines/r Verfasser/in aus unterschiedlichen Quellen mit gleichem Erscheinungsjahr ist dieses fortlaufend durch einen Kleinbuchstaben zu ergänzen.</w:t>
      </w:r>
    </w:p>
    <w:p w14:paraId="1B6ACD2B"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lastRenderedPageBreak/>
        <w:t>Sammelwerke:</w:t>
      </w:r>
      <w:r w:rsidRPr="00816F48">
        <w:rPr>
          <w:rFonts w:ascii="Times New Roman" w:hAnsi="Times New Roman"/>
          <w:sz w:val="24"/>
          <w:szCs w:val="24"/>
        </w:rPr>
        <w:t xml:space="preserve"> Wird ein Beitrag aus einem Sammelwerk zitiert, wird der/die Autor/in des jeweiligen Beitrags (und nicht des gesamten </w:t>
      </w:r>
      <w:proofErr w:type="spellStart"/>
      <w:r w:rsidRPr="00816F48">
        <w:rPr>
          <w:rFonts w:ascii="Times New Roman" w:hAnsi="Times New Roman"/>
          <w:sz w:val="24"/>
          <w:szCs w:val="24"/>
        </w:rPr>
        <w:t>HerausgeberInnenbandes</w:t>
      </w:r>
      <w:proofErr w:type="spellEnd"/>
      <w:r w:rsidRPr="00816F48">
        <w:rPr>
          <w:rFonts w:ascii="Times New Roman" w:hAnsi="Times New Roman"/>
          <w:sz w:val="24"/>
          <w:szCs w:val="24"/>
        </w:rPr>
        <w:t>!) im Text angegeben.</w:t>
      </w:r>
    </w:p>
    <w:p w14:paraId="6B4DB9F8" w14:textId="77777777" w:rsidR="006C2D71" w:rsidRPr="00816F48" w:rsidRDefault="006C2D71" w:rsidP="00026E7C">
      <w:pPr>
        <w:pStyle w:val="Listenabsatz"/>
        <w:spacing w:line="276" w:lineRule="auto"/>
        <w:rPr>
          <w:rFonts w:ascii="Times New Roman" w:hAnsi="Times New Roman"/>
          <w:sz w:val="24"/>
          <w:szCs w:val="24"/>
        </w:rPr>
      </w:pPr>
      <w:r w:rsidRPr="00816F48">
        <w:rPr>
          <w:rFonts w:ascii="Times New Roman" w:hAnsi="Times New Roman"/>
          <w:sz w:val="24"/>
          <w:szCs w:val="24"/>
          <w:u w:val="single"/>
        </w:rPr>
        <w:t>Kein/e Autor/in angegeben:</w:t>
      </w:r>
      <w:r w:rsidRPr="00816F48">
        <w:rPr>
          <w:rFonts w:ascii="Times New Roman" w:hAnsi="Times New Roman"/>
          <w:sz w:val="24"/>
          <w:szCs w:val="24"/>
        </w:rPr>
        <w:t xml:space="preserve"> In seltenen Fällen werden Quellen ohne Verfasser/in zitiert. Hier gibt man O.V. (für ohne Verfasser/in) als Autor/in an (bspw. Internetquellen).</w:t>
      </w:r>
    </w:p>
    <w:p w14:paraId="1FE446A6" w14:textId="77777777" w:rsidR="006C2D71" w:rsidRDefault="006C2D71" w:rsidP="00026E7C">
      <w:pPr>
        <w:spacing w:line="276" w:lineRule="auto"/>
      </w:pPr>
      <w:r>
        <w:t>Folgende Beispiele erläutern die angeführten Punkt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6C2D71" w:rsidRPr="007A7788" w14:paraId="331B7FBD" w14:textId="77777777" w:rsidTr="009536DE">
        <w:tc>
          <w:tcPr>
            <w:tcW w:w="9104" w:type="dxa"/>
            <w:shd w:val="clear" w:color="auto" w:fill="D9D9D9"/>
          </w:tcPr>
          <w:p w14:paraId="137702D5" w14:textId="77777777" w:rsidR="006C2D71" w:rsidRPr="007A7788" w:rsidRDefault="006C2D71" w:rsidP="00026E7C">
            <w:pPr>
              <w:spacing w:line="276" w:lineRule="auto"/>
              <w:rPr>
                <w:b/>
                <w:iCs/>
              </w:rPr>
            </w:pPr>
            <w:r w:rsidRPr="007A7788">
              <w:rPr>
                <w:b/>
                <w:iCs/>
              </w:rPr>
              <w:t>Beispiele:</w:t>
            </w:r>
          </w:p>
          <w:p w14:paraId="57B46584" w14:textId="6290D7B1" w:rsidR="006C2D71" w:rsidRPr="007A7788" w:rsidRDefault="006C2D71" w:rsidP="00026E7C">
            <w:pPr>
              <w:spacing w:line="276" w:lineRule="auto"/>
            </w:pPr>
            <w:r w:rsidRPr="007A7788">
              <w:t>…Text…</w:t>
            </w:r>
            <w:r>
              <w:t>(Klaus</w:t>
            </w:r>
            <w:r w:rsidR="007E7574">
              <w:t>,</w:t>
            </w:r>
            <w:r>
              <w:t xml:space="preserve"> 2005, </w:t>
            </w:r>
            <w:r w:rsidR="00512A5F">
              <w:t xml:space="preserve">S. </w:t>
            </w:r>
            <w:r>
              <w:t>31)</w:t>
            </w:r>
            <w:r w:rsidRPr="007A7788">
              <w:t>.</w:t>
            </w:r>
          </w:p>
          <w:p w14:paraId="3EA76560" w14:textId="0D44980B" w:rsidR="006C2D71" w:rsidRPr="007A7788" w:rsidRDefault="006C2D71" w:rsidP="00026E7C">
            <w:pPr>
              <w:spacing w:line="276" w:lineRule="auto"/>
            </w:pPr>
            <w:r w:rsidRPr="007A7788">
              <w:t>…Text…(</w:t>
            </w:r>
            <w:proofErr w:type="spellStart"/>
            <w:r w:rsidR="00512A5F">
              <w:t>Kotzab</w:t>
            </w:r>
            <w:proofErr w:type="spellEnd"/>
            <w:r w:rsidR="00512A5F">
              <w:t xml:space="preserve"> und </w:t>
            </w:r>
            <w:proofErr w:type="spellStart"/>
            <w:r>
              <w:t>Reutterer</w:t>
            </w:r>
            <w:proofErr w:type="spellEnd"/>
            <w:r w:rsidR="007E7574">
              <w:t>,</w:t>
            </w:r>
            <w:r>
              <w:t xml:space="preserve"> 1999, </w:t>
            </w:r>
            <w:r w:rsidR="00512A5F">
              <w:t xml:space="preserve">S. </w:t>
            </w:r>
            <w:r>
              <w:t>183-185</w:t>
            </w:r>
            <w:r w:rsidRPr="007A7788">
              <w:t>).</w:t>
            </w:r>
          </w:p>
          <w:p w14:paraId="36E8E759" w14:textId="1B89A88D" w:rsidR="006C2D71" w:rsidRPr="00512A5F" w:rsidRDefault="006C2D71" w:rsidP="00026E7C">
            <w:pPr>
              <w:spacing w:line="276" w:lineRule="auto"/>
            </w:pPr>
            <w:r w:rsidRPr="007A7788">
              <w:t>…Text…</w:t>
            </w:r>
            <w:r w:rsidRPr="007A7788">
              <w:fldChar w:fldCharType="begin"/>
            </w:r>
            <w:r w:rsidRPr="007A7788">
              <w:instrText xml:space="preserve"> ADDIN EN.CITE &lt;EndNote&gt;&lt;Cite&gt;&lt;Author&gt;Kotzab&lt;/Author&gt;&lt;Year&gt;2009&lt;/Year&gt;&lt;Pages&gt;80&lt;/Pages&gt;&lt;record&gt;&lt;titles&gt;&lt;title&gt;The GS1 Databar and Its Future Application - Results from a Delphi Study&lt;/title&gt;&lt;secondary-title&gt;European Retail Research&lt;/secondary-title&gt;&lt;/titles&gt;&lt;pages&gt;1-190&lt;/pages&gt;&lt;number&gt;2&lt;/number&gt;&lt;contributors&gt;&lt;authors&gt;&lt;author&gt;Kotzab, Herbert&lt;/author&gt;&lt;author&gt;Teller, Christoph&lt;/author&gt;&lt;author&gt;Girz, Heidrun R.&lt;/author&gt;&lt;/authors&gt;&lt;/contributors&gt;&lt;added-date format='utc'&gt;1265881801&lt;/added-date&gt;&lt;ref-type name='Journal Article'&gt;17&lt;/ref-type&gt;&lt;dates&gt;&lt;year&gt;2009&lt;/year&gt;&lt;/dates&gt;&lt;rec-number&gt;3888&lt;/rec-number&gt;&lt;last-updated-date format='utc'&gt;1265883433&lt;/last-updated-date&gt;&lt;volume&gt;23&lt;/volume&gt;&lt;/record&gt;&lt;/Cite&gt;&lt;/EndNote&gt;</w:instrText>
            </w:r>
            <w:r w:rsidRPr="007A7788">
              <w:fldChar w:fldCharType="separate"/>
            </w:r>
            <w:r w:rsidRPr="007A7788">
              <w:rPr>
                <w:lang w:val="fr-FR"/>
              </w:rPr>
              <w:t xml:space="preserve">(Kotzab et </w:t>
            </w:r>
            <w:proofErr w:type="gramStart"/>
            <w:r w:rsidRPr="007A7788">
              <w:rPr>
                <w:lang w:val="fr-FR"/>
              </w:rPr>
              <w:t>al.</w:t>
            </w:r>
            <w:r w:rsidR="007E7574">
              <w:rPr>
                <w:lang w:val="fr-FR"/>
              </w:rPr>
              <w:t>,</w:t>
            </w:r>
            <w:proofErr w:type="gramEnd"/>
            <w:r w:rsidRPr="007A7788">
              <w:rPr>
                <w:lang w:val="fr-FR"/>
              </w:rPr>
              <w:t xml:space="preserve"> 2009, </w:t>
            </w:r>
            <w:r w:rsidR="00512A5F">
              <w:rPr>
                <w:lang w:val="fr-FR"/>
              </w:rPr>
              <w:t xml:space="preserve">S. </w:t>
            </w:r>
            <w:r w:rsidRPr="007A7788">
              <w:rPr>
                <w:lang w:val="fr-FR"/>
              </w:rPr>
              <w:t>80)</w:t>
            </w:r>
            <w:r w:rsidRPr="007A7788">
              <w:fldChar w:fldCharType="end"/>
            </w:r>
            <w:r w:rsidRPr="00512A5F">
              <w:t>.</w:t>
            </w:r>
          </w:p>
          <w:p w14:paraId="20000226" w14:textId="718A52BE" w:rsidR="006C2D71" w:rsidRPr="00512A5F" w:rsidRDefault="006C2D71" w:rsidP="00026E7C">
            <w:pPr>
              <w:spacing w:line="276" w:lineRule="auto"/>
            </w:pPr>
            <w:r w:rsidRPr="00512A5F">
              <w:t>…Text…(</w:t>
            </w:r>
            <w:proofErr w:type="spellStart"/>
            <w:r w:rsidRPr="00512A5F">
              <w:t>Quiett</w:t>
            </w:r>
            <w:proofErr w:type="spellEnd"/>
            <w:r w:rsidR="007E7574" w:rsidRPr="00512A5F">
              <w:t>,</w:t>
            </w:r>
            <w:r w:rsidRPr="00512A5F">
              <w:t xml:space="preserve"> 2002, </w:t>
            </w:r>
            <w:r w:rsidR="00512A5F">
              <w:t xml:space="preserve">S. </w:t>
            </w:r>
            <w:r w:rsidRPr="00512A5F">
              <w:t xml:space="preserve">41; </w:t>
            </w:r>
            <w:proofErr w:type="spellStart"/>
            <w:r w:rsidRPr="00512A5F">
              <w:t>Vahrenkamp</w:t>
            </w:r>
            <w:proofErr w:type="spellEnd"/>
            <w:r w:rsidR="00512A5F">
              <w:t xml:space="preserve">, 2005, 164; Weber und </w:t>
            </w:r>
            <w:proofErr w:type="spellStart"/>
            <w:r w:rsidRPr="00512A5F">
              <w:t>Wallenburg</w:t>
            </w:r>
            <w:proofErr w:type="spellEnd"/>
            <w:r w:rsidR="007E7574" w:rsidRPr="00512A5F">
              <w:t>,</w:t>
            </w:r>
            <w:r w:rsidRPr="00512A5F">
              <w:t xml:space="preserve"> 2010, </w:t>
            </w:r>
            <w:r w:rsidR="00512A5F">
              <w:t xml:space="preserve">S. </w:t>
            </w:r>
            <w:r w:rsidRPr="00512A5F">
              <w:t>89).</w:t>
            </w:r>
          </w:p>
          <w:p w14:paraId="3B5F23DA" w14:textId="0495863F" w:rsidR="006C2D71" w:rsidRPr="00512A5F" w:rsidRDefault="006C2D71" w:rsidP="00026E7C">
            <w:pPr>
              <w:spacing w:line="276" w:lineRule="auto"/>
            </w:pPr>
            <w:r w:rsidRPr="00512A5F">
              <w:t>…Text…(Real</w:t>
            </w:r>
            <w:r w:rsidR="007E7574" w:rsidRPr="00512A5F">
              <w:t>,</w:t>
            </w:r>
            <w:r w:rsidRPr="00512A5F">
              <w:t xml:space="preserve"> 2011a, </w:t>
            </w:r>
            <w:proofErr w:type="spellStart"/>
            <w:r w:rsidRPr="00512A5F">
              <w:t>o.S</w:t>
            </w:r>
            <w:proofErr w:type="spellEnd"/>
            <w:r w:rsidRPr="00512A5F">
              <w:t xml:space="preserve">.) </w:t>
            </w:r>
          </w:p>
          <w:p w14:paraId="4BEF36F0" w14:textId="640F196A" w:rsidR="006C2D71" w:rsidRPr="007A7788" w:rsidRDefault="006C2D71" w:rsidP="00026E7C">
            <w:pPr>
              <w:spacing w:line="276" w:lineRule="auto"/>
            </w:pPr>
            <w:r w:rsidRPr="007A7788">
              <w:t>…Text…</w:t>
            </w:r>
            <w:r>
              <w:t>(O.V.</w:t>
            </w:r>
            <w:r w:rsidR="007E7574">
              <w:t>,</w:t>
            </w:r>
            <w:r>
              <w:t xml:space="preserve"> 2002, </w:t>
            </w:r>
            <w:r w:rsidR="00512A5F">
              <w:t xml:space="preserve">S. </w:t>
            </w:r>
            <w:r>
              <w:t>11)</w:t>
            </w:r>
          </w:p>
        </w:tc>
      </w:tr>
    </w:tbl>
    <w:p w14:paraId="41003460" w14:textId="77777777" w:rsidR="006C2D71" w:rsidRPr="00F63914" w:rsidRDefault="006C2D71" w:rsidP="00026E7C">
      <w:pPr>
        <w:spacing w:line="276" w:lineRule="auto"/>
        <w:rPr>
          <w:u w:val="single"/>
          <w:lang w:val="de-AT"/>
        </w:rPr>
      </w:pPr>
      <w:r>
        <w:rPr>
          <w:u w:val="single"/>
          <w:lang w:val="de-AT"/>
        </w:rPr>
        <w:t>Direkte (wörtliche) Zitate:</w:t>
      </w:r>
    </w:p>
    <w:p w14:paraId="0A7A9C1A" w14:textId="07A28DEB" w:rsidR="006C2D71" w:rsidRDefault="006C2D71" w:rsidP="00026E7C">
      <w:pPr>
        <w:spacing w:line="276" w:lineRule="auto"/>
      </w:pPr>
      <w:r>
        <w:t>Direkte Zitate sollten gezielt und sparsam eingesetzt werden. Sie werden in „Anführungszeichen” in den Text eingebunden und durch folgenden Verweis in Klammern abgeschlossen: (Nachname(n)</w:t>
      </w:r>
      <w:r w:rsidR="003F5F1D">
        <w:t>,</w:t>
      </w:r>
      <w:r>
        <w:t xml:space="preserve"> Erscheinungsjahr, Seite(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04"/>
      </w:tblGrid>
      <w:tr w:rsidR="006C2D71" w:rsidRPr="007A7788" w14:paraId="1BFE0FD3" w14:textId="77777777" w:rsidTr="009536DE">
        <w:tc>
          <w:tcPr>
            <w:tcW w:w="9104" w:type="dxa"/>
            <w:shd w:val="clear" w:color="auto" w:fill="D9D9D9"/>
          </w:tcPr>
          <w:p w14:paraId="1CC35AF4" w14:textId="77777777" w:rsidR="006C2D71" w:rsidRPr="007A7788" w:rsidRDefault="006C2D71" w:rsidP="00026E7C">
            <w:pPr>
              <w:spacing w:line="276" w:lineRule="auto"/>
              <w:rPr>
                <w:b/>
                <w:lang w:val="en-US"/>
              </w:rPr>
            </w:pPr>
            <w:proofErr w:type="spellStart"/>
            <w:r w:rsidRPr="007A7788">
              <w:rPr>
                <w:b/>
                <w:iCs/>
                <w:lang w:val="en-US"/>
              </w:rPr>
              <w:t>Beispiele</w:t>
            </w:r>
            <w:proofErr w:type="spellEnd"/>
            <w:r w:rsidRPr="007A7788">
              <w:rPr>
                <w:b/>
                <w:iCs/>
                <w:lang w:val="en-US"/>
              </w:rPr>
              <w:t>:</w:t>
            </w:r>
            <w:r w:rsidRPr="007A7788">
              <w:rPr>
                <w:b/>
                <w:lang w:val="en-US"/>
              </w:rPr>
              <w:t xml:space="preserve"> </w:t>
            </w:r>
          </w:p>
          <w:p w14:paraId="0D84FD63" w14:textId="02738BBC" w:rsidR="006C2D71" w:rsidRDefault="006C2D71" w:rsidP="00026E7C">
            <w:pPr>
              <w:spacing w:line="276" w:lineRule="auto"/>
              <w:rPr>
                <w:lang w:val="en-US"/>
              </w:rPr>
            </w:pPr>
            <w:r w:rsidRPr="007A7788">
              <w:rPr>
                <w:lang w:val="en-US"/>
              </w:rPr>
              <w:t>„</w:t>
            </w:r>
            <w:r>
              <w:rPr>
                <w:lang w:val="en-US"/>
              </w:rPr>
              <w:t xml:space="preserve">The lack of a rigorous and generally accepted theory of logistics a t the present time is  serious impediment to making actual military logistical operations as effective as desired, although immensely complicated situations have been met, </w:t>
            </w:r>
            <w:proofErr w:type="spellStart"/>
            <w:r>
              <w:rPr>
                <w:lang w:val="en-US"/>
              </w:rPr>
              <w:t>somites</w:t>
            </w:r>
            <w:proofErr w:type="spellEnd"/>
            <w:r>
              <w:rPr>
                <w:lang w:val="en-US"/>
              </w:rPr>
              <w:t xml:space="preserve"> with </w:t>
            </w:r>
            <w:proofErr w:type="spellStart"/>
            <w:r>
              <w:rPr>
                <w:lang w:val="en-US"/>
              </w:rPr>
              <w:t>surprinsingly</w:t>
            </w:r>
            <w:proofErr w:type="spellEnd"/>
            <w:r>
              <w:rPr>
                <w:lang w:val="en-US"/>
              </w:rPr>
              <w:t xml:space="preserve"> minor notice</w:t>
            </w:r>
            <w:r w:rsidR="001C74AD">
              <w:rPr>
                <w:lang w:val="en-US"/>
              </w:rPr>
              <w:t>able deficiencies” (Morgenstern</w:t>
            </w:r>
            <w:r w:rsidR="007E7574">
              <w:rPr>
                <w:lang w:val="en-US"/>
              </w:rPr>
              <w:t>,</w:t>
            </w:r>
            <w:r>
              <w:rPr>
                <w:lang w:val="en-US"/>
              </w:rPr>
              <w:t xml:space="preserve"> 1955, </w:t>
            </w:r>
            <w:r w:rsidR="00512A5F">
              <w:rPr>
                <w:lang w:val="en-US"/>
              </w:rPr>
              <w:t xml:space="preserve">S. </w:t>
            </w:r>
            <w:r>
              <w:rPr>
                <w:lang w:val="en-US"/>
              </w:rPr>
              <w:t>129)</w:t>
            </w:r>
            <w:r w:rsidRPr="00A51635">
              <w:rPr>
                <w:lang w:val="en-US"/>
              </w:rPr>
              <w:t>.</w:t>
            </w:r>
          </w:p>
          <w:p w14:paraId="41F98207" w14:textId="25C45F73" w:rsidR="006C2D71" w:rsidRPr="007A7788" w:rsidRDefault="006C2D71" w:rsidP="00026E7C">
            <w:pPr>
              <w:spacing w:line="276" w:lineRule="auto"/>
            </w:pPr>
            <w:r w:rsidRPr="007A7788">
              <w:t xml:space="preserve">“Kunden sind sich des (logistischen) Kostenanfalls beim Einkaufen nicht bzw. kaum bewusst und daher fehlt ein Verständnis einer zusätzlichen Abgeltung spezifischer Zustell-Leistungen im Rahmen einer Hauszustellung“ </w:t>
            </w:r>
            <w:r w:rsidRPr="007A7788">
              <w:fldChar w:fldCharType="begin"/>
            </w:r>
            <w:r w:rsidRPr="007A7788">
              <w:instrText xml:space="preserve"> ADDIN EN.CITE &lt;EndNote&gt;&lt;Cite&gt;&lt;Author&gt;Schnedlitz&lt;/Author&gt;&lt;Year&gt;2004&lt;/Year&gt;&lt;Pages&gt;102&lt;/Pages&gt;&lt;record&gt;&lt;titles&gt;&lt;title&gt;Die Kunden als Erfüllungsgehilfen des stationären Einzelhandels bei der physischen Distribution von Waren&lt;/title&gt;&lt;secondary-title&gt;Handelsforschung 2002. Neue Erkenntnisse für Praxis und Wissenschaft des Handels&lt;/secondary-title&gt;&lt;/titles&gt;&lt;pages&gt;87-106&lt;/pages&gt;&lt;contributors&gt;&lt;authors&gt;&lt;author&gt;Schnedlitz, Peter&lt;/author&gt;&lt;author&gt;Kotzab, Herbert&lt;/author&gt;&lt;author&gt;Teller, Christoph&lt;/author&gt;&lt;/authors&gt;&lt;secondary-authors&gt;&lt;author&gt;Trommsdorff, Volker&lt;/author&gt;&lt;/secondary-authors&gt;&lt;/contributors&gt;&lt;added-date format='utc'&gt;1265288678&lt;/added-date&gt;&lt;pub-location&gt;Köln&lt;/pub-location&gt;&lt;ref-type name='Book Section'&gt;5&lt;/ref-type&gt;&lt;dates&gt;&lt;year&gt;2004&lt;/year&gt;&lt;/dates&gt;&lt;rec-number&gt;3855&lt;/rec-number&gt;&lt;publisher&gt;BBE-Verlag&lt;/publisher&gt;&lt;last-updated-date format='utc'&gt;1265880266&lt;/last-updated-date&gt;&lt;/record&gt;&lt;/Cite&gt;&lt;/EndNote&gt;</w:instrText>
            </w:r>
            <w:r w:rsidRPr="007A7788">
              <w:fldChar w:fldCharType="separate"/>
            </w:r>
            <w:r w:rsidRPr="007A7788">
              <w:t>(Schnedlitz et al.</w:t>
            </w:r>
            <w:r w:rsidR="007E7574">
              <w:t>,</w:t>
            </w:r>
            <w:r w:rsidRPr="007A7788">
              <w:t xml:space="preserve"> 2004, </w:t>
            </w:r>
            <w:r w:rsidR="00512A5F">
              <w:t xml:space="preserve">S. </w:t>
            </w:r>
            <w:r w:rsidRPr="007A7788">
              <w:t>102)</w:t>
            </w:r>
            <w:r w:rsidRPr="007A7788">
              <w:fldChar w:fldCharType="end"/>
            </w:r>
            <w:r w:rsidRPr="007A7788">
              <w:t>.</w:t>
            </w:r>
          </w:p>
        </w:tc>
      </w:tr>
    </w:tbl>
    <w:p w14:paraId="3131382C" w14:textId="77777777" w:rsidR="00270B4E" w:rsidRDefault="00270B4E" w:rsidP="00026E7C">
      <w:pPr>
        <w:spacing w:line="276" w:lineRule="auto"/>
        <w:rPr>
          <w:u w:val="single"/>
        </w:rPr>
      </w:pPr>
      <w:r>
        <w:rPr>
          <w:u w:val="single"/>
        </w:rPr>
        <w:lastRenderedPageBreak/>
        <w:t>Subzitate:</w:t>
      </w:r>
    </w:p>
    <w:p w14:paraId="4844CC5F" w14:textId="77777777" w:rsidR="00270B4E" w:rsidRDefault="00270B4E" w:rsidP="00026E7C">
      <w:pPr>
        <w:spacing w:line="276" w:lineRule="auto"/>
      </w:pPr>
      <w:r>
        <w:t xml:space="preserve">Für den Fall, dass es Ihnen nicht möglich ist, eine Originalquelle zu beschaffen, müssen Sie Subzitate verwenden. </w:t>
      </w:r>
    </w:p>
    <w:p w14:paraId="126130EE" w14:textId="77777777" w:rsidR="00270B4E" w:rsidRDefault="00270B4E" w:rsidP="00026E7C">
      <w:pPr>
        <w:spacing w:line="276" w:lineRule="auto"/>
      </w:pPr>
      <w:r>
        <w:t>Subzitate sind allerdings nur dann zu verwenden, wenn die Primärquelle verschwunden oder für Sie unerreichbar (bspw. es gibt nur mehr ein einziges Exemplar einer Monographie und</w:t>
      </w:r>
      <w:r w:rsidRPr="007B5BF4">
        <w:t xml:space="preserve"> </w:t>
      </w:r>
      <w:r>
        <w:t xml:space="preserve">dieses liegt in der Bibliothek der University </w:t>
      </w:r>
      <w:proofErr w:type="spellStart"/>
      <w:r>
        <w:t>of</w:t>
      </w:r>
      <w:proofErr w:type="spellEnd"/>
      <w:r>
        <w:t xml:space="preserve"> </w:t>
      </w:r>
      <w:r w:rsidRPr="00A51635">
        <w:t>Saskatchewan</w:t>
      </w:r>
      <w:r>
        <w:t xml:space="preserve"> in Kanada) ist. Daher bilden Subzitate in Ihrer Arbeit die </w:t>
      </w:r>
      <w:r>
        <w:rPr>
          <w:u w:val="single"/>
        </w:rPr>
        <w:t>absolute Ausnahme</w:t>
      </w:r>
      <w:r>
        <w:t>.</w:t>
      </w:r>
    </w:p>
    <w:p w14:paraId="359EDAD3" w14:textId="77777777" w:rsidR="00270B4E" w:rsidRDefault="00270B4E" w:rsidP="00026E7C">
      <w:pPr>
        <w:spacing w:line="276" w:lineRule="auto"/>
      </w:pPr>
      <w:r>
        <w:t>Falls Sie doch Subzitate verwenden müssen, scheinen diese in folgender Form auf:</w:t>
      </w:r>
    </w:p>
    <w:p w14:paraId="2A3DAB9E" w14:textId="77FD6720" w:rsidR="00270B4E" w:rsidRDefault="00270B4E" w:rsidP="00026E7C">
      <w:pPr>
        <w:spacing w:line="276" w:lineRule="auto"/>
      </w:pPr>
      <w:r>
        <w:t>((Nachname(n)</w:t>
      </w:r>
      <w:r w:rsidR="007E7574">
        <w:t>,</w:t>
      </w:r>
      <w:r>
        <w:t xml:space="preserve"> Erscheinungsjahr, Seite(n)) zitiert nach (Nachname(n)</w:t>
      </w:r>
      <w:r w:rsidR="007E7574">
        <w:t>,</w:t>
      </w:r>
      <w:r>
        <w:t xml:space="preserve"> Erscheinungsjahr, Seite(n))</w:t>
      </w:r>
      <w:r w:rsidR="00B74E84">
        <w:t>)</w:t>
      </w:r>
      <w: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9104"/>
      </w:tblGrid>
      <w:tr w:rsidR="00270B4E" w:rsidRPr="007A7788" w14:paraId="75E6B319" w14:textId="77777777" w:rsidTr="009536DE">
        <w:tc>
          <w:tcPr>
            <w:tcW w:w="9104" w:type="dxa"/>
            <w:shd w:val="clear" w:color="auto" w:fill="D9D9D9"/>
          </w:tcPr>
          <w:p w14:paraId="1AED9382" w14:textId="77777777" w:rsidR="00270B4E" w:rsidRPr="007A7788" w:rsidRDefault="00270B4E" w:rsidP="00026E7C">
            <w:pPr>
              <w:spacing w:line="276" w:lineRule="auto"/>
              <w:rPr>
                <w:b/>
                <w:iCs/>
              </w:rPr>
            </w:pPr>
            <w:r w:rsidRPr="007A7788">
              <w:rPr>
                <w:b/>
                <w:iCs/>
              </w:rPr>
              <w:t>Beispiel:</w:t>
            </w:r>
          </w:p>
          <w:p w14:paraId="2740A42A" w14:textId="03610FAB" w:rsidR="00270B4E" w:rsidRPr="007A7788" w:rsidRDefault="00270B4E" w:rsidP="00026E7C">
            <w:pPr>
              <w:spacing w:line="276" w:lineRule="auto"/>
            </w:pPr>
            <w:r w:rsidRPr="007A7788">
              <w:t>…Text…(</w:t>
            </w:r>
            <w:proofErr w:type="spellStart"/>
            <w:r>
              <w:t>Jomini</w:t>
            </w:r>
            <w:proofErr w:type="spellEnd"/>
            <w:r w:rsidR="007E7574">
              <w:t>,</w:t>
            </w:r>
            <w:r>
              <w:t xml:space="preserve"> 1881 </w:t>
            </w:r>
            <w:r w:rsidRPr="007A7788">
              <w:t xml:space="preserve">zitiert nach </w:t>
            </w:r>
            <w:proofErr w:type="spellStart"/>
            <w:r>
              <w:t>Gudehus</w:t>
            </w:r>
            <w:proofErr w:type="spellEnd"/>
            <w:r w:rsidR="007E7574">
              <w:t>,</w:t>
            </w:r>
            <w:r>
              <w:t xml:space="preserve"> 2010, </w:t>
            </w:r>
            <w:r w:rsidR="00512A5F">
              <w:t xml:space="preserve">S. </w:t>
            </w:r>
            <w:r>
              <w:t>xix</w:t>
            </w:r>
            <w:r w:rsidRPr="007A7788">
              <w:t>).</w:t>
            </w:r>
          </w:p>
        </w:tc>
      </w:tr>
    </w:tbl>
    <w:p w14:paraId="2E71D01A" w14:textId="77777777" w:rsidR="00270B4E" w:rsidRDefault="00270B4E" w:rsidP="00026E7C">
      <w:pPr>
        <w:spacing w:line="276" w:lineRule="auto"/>
      </w:pPr>
      <w:r>
        <w:t xml:space="preserve">Bitte beachten Sie, dass sowohl Primärquelle (= </w:t>
      </w:r>
      <w:proofErr w:type="spellStart"/>
      <w:r>
        <w:t>Jomini</w:t>
      </w:r>
      <w:proofErr w:type="spellEnd"/>
      <w:r>
        <w:t xml:space="preserve">) als auch Sekundärquelle (= </w:t>
      </w:r>
      <w:proofErr w:type="spellStart"/>
      <w:r>
        <w:t>Gudehus</w:t>
      </w:r>
      <w:proofErr w:type="spellEnd"/>
      <w:r>
        <w:t>) im Literaturverzeichnis aufscheinen müssen!</w:t>
      </w:r>
    </w:p>
    <w:p w14:paraId="5F493F40" w14:textId="77777777" w:rsidR="00270B4E" w:rsidRDefault="00270B4E" w:rsidP="00026E7C">
      <w:pPr>
        <w:spacing w:line="276" w:lineRule="auto"/>
        <w:rPr>
          <w:b/>
          <w:sz w:val="26"/>
          <w:szCs w:val="26"/>
        </w:rPr>
      </w:pPr>
      <w:r>
        <w:rPr>
          <w:b/>
          <w:sz w:val="26"/>
          <w:szCs w:val="26"/>
        </w:rPr>
        <w:t>Zitation im Literaturverzeichnis</w:t>
      </w:r>
    </w:p>
    <w:p w14:paraId="180C50DF" w14:textId="49260EF7" w:rsidR="00270B4E" w:rsidRPr="004408D7" w:rsidRDefault="00270B4E" w:rsidP="00026E7C">
      <w:pPr>
        <w:spacing w:line="276" w:lineRule="auto"/>
        <w:rPr>
          <w:szCs w:val="24"/>
        </w:rPr>
      </w:pPr>
      <w:r>
        <w:t>Am Ende der Arbeit muss ein alphabetisch geordnetes Literaturverzeichnis erstellt werden.  Das Literaturverzeichnis ist vergleichbar mit einem Kochrezept, den</w:t>
      </w:r>
      <w:r w:rsidR="00262820">
        <w:t>n</w:t>
      </w:r>
      <w:r>
        <w:t xml:space="preserve"> es zeigt, mit welcher Mühe Sie Ihre Aufgabe erledigt haben. Nur jene Quellen, die auch tatsächlich in der Arbeit sichtbar verarbeitet wurden, werden im Literaturverzeichnis angeführt. D.h. im Umkehrschluss, dass alle Quellenangaben, die im Literaturverzeichnis gelistet sind, auch im </w:t>
      </w:r>
      <w:r w:rsidRPr="004408D7">
        <w:rPr>
          <w:szCs w:val="24"/>
        </w:rPr>
        <w:t xml:space="preserve">Text zumindest einmal auffindbar sind. </w:t>
      </w:r>
    </w:p>
    <w:p w14:paraId="2B872D97" w14:textId="27BE1163" w:rsidR="00270B4E" w:rsidRPr="004408D7" w:rsidRDefault="00270B4E" w:rsidP="00026E7C">
      <w:pPr>
        <w:pStyle w:val="Beschriftung"/>
        <w:spacing w:line="276" w:lineRule="auto"/>
        <w:rPr>
          <w:bCs w:val="0"/>
          <w:sz w:val="24"/>
          <w:szCs w:val="18"/>
        </w:rPr>
      </w:pPr>
      <w:r w:rsidRPr="004408D7">
        <w:rPr>
          <w:bCs w:val="0"/>
          <w:sz w:val="24"/>
          <w:szCs w:val="18"/>
        </w:rPr>
        <w:t>Bitte beachten Sie die Zitationsvorschriften für Bücher, Sammelwerke, Zeitschriften, Internetquellen und Quellen ohne Verfasser/in. In der nachfolgenden Tabelle erhalten Sie einen Überblick dazu.</w:t>
      </w:r>
      <w:r w:rsidR="00607CE6" w:rsidRPr="004408D7">
        <w:rPr>
          <w:bCs w:val="0"/>
          <w:sz w:val="24"/>
          <w:szCs w:val="18"/>
        </w:rPr>
        <w:t xml:space="preserve"> </w:t>
      </w:r>
    </w:p>
    <w:p w14:paraId="41ADDCCE" w14:textId="77777777" w:rsidR="00607CE6" w:rsidRDefault="00607CE6" w:rsidP="00026E7C">
      <w:pPr>
        <w:spacing w:line="276" w:lineRule="auto"/>
      </w:pPr>
    </w:p>
    <w:p w14:paraId="5DFAFA12" w14:textId="77777777" w:rsidR="00285131" w:rsidRDefault="00285131" w:rsidP="00026E7C">
      <w:pPr>
        <w:spacing w:line="276" w:lineRule="auto"/>
      </w:pPr>
    </w:p>
    <w:p w14:paraId="005862A7" w14:textId="77777777" w:rsidR="00285131" w:rsidRDefault="00285131" w:rsidP="00026E7C">
      <w:pPr>
        <w:spacing w:line="276" w:lineRule="auto"/>
      </w:pPr>
    </w:p>
    <w:p w14:paraId="35F0D7CE" w14:textId="77777777" w:rsidR="00285131" w:rsidRPr="00607CE6" w:rsidRDefault="00285131" w:rsidP="00026E7C">
      <w:pPr>
        <w:spacing w:line="276" w:lineRule="auto"/>
      </w:pPr>
    </w:p>
    <w:p w14:paraId="4EE32DF4" w14:textId="77777777" w:rsidR="004408D7" w:rsidRPr="00910455" w:rsidRDefault="004408D7" w:rsidP="00026E7C">
      <w:pPr>
        <w:pStyle w:val="Beschriftung"/>
        <w:spacing w:line="276" w:lineRule="auto"/>
      </w:pPr>
      <w:bookmarkStart w:id="6" w:name="_Toc346537663"/>
      <w:r w:rsidRPr="00910455">
        <w:lastRenderedPageBreak/>
        <w:t xml:space="preserve">Tabelle </w:t>
      </w:r>
      <w:r w:rsidRPr="00910455">
        <w:fldChar w:fldCharType="begin"/>
      </w:r>
      <w:r w:rsidRPr="00910455">
        <w:instrText xml:space="preserve"> SEQ Tabelle \* ARABIC </w:instrText>
      </w:r>
      <w:r w:rsidRPr="00910455">
        <w:fldChar w:fldCharType="separate"/>
      </w:r>
      <w:r>
        <w:rPr>
          <w:noProof/>
        </w:rPr>
        <w:t>1</w:t>
      </w:r>
      <w:r w:rsidRPr="00910455">
        <w:fldChar w:fldCharType="end"/>
      </w:r>
      <w:r w:rsidRPr="00910455">
        <w:t>: Beispielhafte Darstellung von Zitationen im Literaturverzeichnis inkl. Beispiel</w:t>
      </w:r>
      <w:bookmarkEnd w:id="6"/>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77"/>
        <w:gridCol w:w="4137"/>
        <w:gridCol w:w="3564"/>
      </w:tblGrid>
      <w:tr w:rsidR="00270B4E" w:rsidRPr="006A34FB" w14:paraId="54A47762" w14:textId="77777777" w:rsidTr="009536DE">
        <w:tc>
          <w:tcPr>
            <w:tcW w:w="1477" w:type="dxa"/>
            <w:shd w:val="clear" w:color="auto" w:fill="000000"/>
          </w:tcPr>
          <w:p w14:paraId="2AA2A590" w14:textId="77777777" w:rsidR="00270B4E" w:rsidRPr="006A34FB" w:rsidRDefault="00270B4E" w:rsidP="00026E7C">
            <w:pPr>
              <w:spacing w:line="276" w:lineRule="auto"/>
              <w:rPr>
                <w:b/>
                <w:bCs/>
                <w:color w:val="FFFFFF"/>
                <w:sz w:val="20"/>
                <w:szCs w:val="20"/>
              </w:rPr>
            </w:pPr>
          </w:p>
        </w:tc>
        <w:tc>
          <w:tcPr>
            <w:tcW w:w="4137" w:type="dxa"/>
            <w:shd w:val="clear" w:color="auto" w:fill="000000"/>
          </w:tcPr>
          <w:p w14:paraId="3CB65F3A" w14:textId="77777777" w:rsidR="00270B4E" w:rsidRPr="006A34FB" w:rsidRDefault="00270B4E" w:rsidP="00026E7C">
            <w:pPr>
              <w:spacing w:line="276" w:lineRule="auto"/>
              <w:rPr>
                <w:b/>
                <w:bCs/>
                <w:color w:val="FFFFFF"/>
                <w:sz w:val="20"/>
                <w:szCs w:val="20"/>
              </w:rPr>
            </w:pPr>
            <w:r w:rsidRPr="006A34FB">
              <w:rPr>
                <w:b/>
                <w:bCs/>
                <w:color w:val="FFFFFF"/>
                <w:sz w:val="20"/>
                <w:szCs w:val="20"/>
              </w:rPr>
              <w:t>Zitation im Literaturverzeichnis</w:t>
            </w:r>
          </w:p>
        </w:tc>
        <w:tc>
          <w:tcPr>
            <w:tcW w:w="3564" w:type="dxa"/>
            <w:shd w:val="clear" w:color="auto" w:fill="000000"/>
          </w:tcPr>
          <w:p w14:paraId="3B700CB6" w14:textId="77777777" w:rsidR="00270B4E" w:rsidRPr="006A34FB" w:rsidRDefault="00270B4E" w:rsidP="00026E7C">
            <w:pPr>
              <w:spacing w:line="276" w:lineRule="auto"/>
              <w:rPr>
                <w:b/>
                <w:bCs/>
                <w:color w:val="FFFFFF"/>
                <w:sz w:val="20"/>
                <w:szCs w:val="20"/>
              </w:rPr>
            </w:pPr>
            <w:r w:rsidRPr="006A34FB">
              <w:rPr>
                <w:b/>
                <w:bCs/>
                <w:color w:val="FFFFFF"/>
                <w:sz w:val="20"/>
                <w:szCs w:val="20"/>
              </w:rPr>
              <w:t>Beispiel</w:t>
            </w:r>
          </w:p>
        </w:tc>
      </w:tr>
      <w:tr w:rsidR="00270B4E" w:rsidRPr="006A34FB" w14:paraId="4549C335" w14:textId="77777777" w:rsidTr="009536DE">
        <w:trPr>
          <w:trHeight w:val="1191"/>
        </w:trPr>
        <w:tc>
          <w:tcPr>
            <w:tcW w:w="1477" w:type="dxa"/>
            <w:vAlign w:val="center"/>
          </w:tcPr>
          <w:p w14:paraId="4484DF91" w14:textId="77777777" w:rsidR="00270B4E" w:rsidRPr="006A34FB" w:rsidRDefault="00270B4E" w:rsidP="00026E7C">
            <w:pPr>
              <w:spacing w:before="0" w:after="0" w:line="276" w:lineRule="auto"/>
              <w:jc w:val="left"/>
              <w:rPr>
                <w:b/>
                <w:bCs/>
                <w:sz w:val="20"/>
                <w:szCs w:val="20"/>
              </w:rPr>
            </w:pPr>
            <w:r w:rsidRPr="006A34FB">
              <w:rPr>
                <w:b/>
                <w:bCs/>
                <w:sz w:val="20"/>
                <w:szCs w:val="20"/>
              </w:rPr>
              <w:t>Buch</w:t>
            </w:r>
          </w:p>
        </w:tc>
        <w:tc>
          <w:tcPr>
            <w:tcW w:w="4137" w:type="dxa"/>
            <w:vAlign w:val="center"/>
          </w:tcPr>
          <w:p w14:paraId="388185E8" w14:textId="338D0912" w:rsidR="00270B4E" w:rsidRPr="006A34FB" w:rsidRDefault="00270B4E" w:rsidP="00026E7C">
            <w:pPr>
              <w:spacing w:before="0" w:after="0" w:line="276" w:lineRule="auto"/>
              <w:jc w:val="left"/>
              <w:rPr>
                <w:bCs/>
                <w:sz w:val="20"/>
                <w:szCs w:val="20"/>
              </w:rPr>
            </w:pPr>
            <w:r w:rsidRPr="006A34FB">
              <w:rPr>
                <w:sz w:val="20"/>
                <w:szCs w:val="20"/>
              </w:rPr>
              <w:t>Nachname(n), Vorname(n) (Erscheinungsjahr): Titel. Auflage. Erscheinungsort(e): Verlag.</w:t>
            </w:r>
          </w:p>
        </w:tc>
        <w:tc>
          <w:tcPr>
            <w:tcW w:w="3564" w:type="dxa"/>
            <w:vAlign w:val="center"/>
          </w:tcPr>
          <w:p w14:paraId="5BFAF304" w14:textId="77777777" w:rsidR="00270B4E" w:rsidRPr="006A34FB" w:rsidRDefault="00270B4E" w:rsidP="00026E7C">
            <w:pPr>
              <w:spacing w:before="0" w:after="0" w:line="276" w:lineRule="auto"/>
              <w:ind w:left="317" w:hanging="317"/>
              <w:jc w:val="left"/>
              <w:rPr>
                <w:bCs/>
                <w:sz w:val="20"/>
                <w:szCs w:val="20"/>
              </w:rPr>
            </w:pPr>
            <w:proofErr w:type="spellStart"/>
            <w:r>
              <w:rPr>
                <w:bCs/>
                <w:sz w:val="20"/>
                <w:szCs w:val="20"/>
              </w:rPr>
              <w:t>Gudehus</w:t>
            </w:r>
            <w:proofErr w:type="spellEnd"/>
            <w:r>
              <w:rPr>
                <w:bCs/>
                <w:sz w:val="20"/>
                <w:szCs w:val="20"/>
              </w:rPr>
              <w:t>, Timm (2010): Logistik. Grundlagen, Strategien, Anwendungen. 4., aktualisierte Auflage. Heidelberg et al.: Springer</w:t>
            </w:r>
            <w:r w:rsidRPr="006A34FB">
              <w:rPr>
                <w:bCs/>
                <w:sz w:val="20"/>
                <w:szCs w:val="20"/>
              </w:rPr>
              <w:t>.</w:t>
            </w:r>
          </w:p>
        </w:tc>
      </w:tr>
      <w:tr w:rsidR="00270B4E" w:rsidRPr="006A34FB" w14:paraId="671DAFD6" w14:textId="77777777" w:rsidTr="009536DE">
        <w:trPr>
          <w:trHeight w:val="1191"/>
        </w:trPr>
        <w:tc>
          <w:tcPr>
            <w:tcW w:w="1477" w:type="dxa"/>
            <w:vAlign w:val="center"/>
          </w:tcPr>
          <w:p w14:paraId="39D2B187" w14:textId="77777777" w:rsidR="00270B4E" w:rsidRPr="006A34FB" w:rsidRDefault="00270B4E" w:rsidP="00026E7C">
            <w:pPr>
              <w:spacing w:before="0" w:after="0" w:line="276" w:lineRule="auto"/>
              <w:jc w:val="left"/>
              <w:rPr>
                <w:b/>
                <w:bCs/>
                <w:sz w:val="20"/>
                <w:szCs w:val="20"/>
              </w:rPr>
            </w:pPr>
            <w:r w:rsidRPr="006A34FB">
              <w:rPr>
                <w:b/>
                <w:bCs/>
                <w:sz w:val="20"/>
                <w:szCs w:val="20"/>
              </w:rPr>
              <w:t>Sammelwerk</w:t>
            </w:r>
          </w:p>
        </w:tc>
        <w:tc>
          <w:tcPr>
            <w:tcW w:w="4137" w:type="dxa"/>
            <w:vAlign w:val="center"/>
          </w:tcPr>
          <w:p w14:paraId="62F169BF" w14:textId="77777777" w:rsidR="00270B4E" w:rsidRPr="006A34FB" w:rsidRDefault="00270B4E" w:rsidP="00026E7C">
            <w:pPr>
              <w:spacing w:before="0" w:after="0" w:line="276" w:lineRule="auto"/>
              <w:jc w:val="left"/>
              <w:rPr>
                <w:bCs/>
                <w:sz w:val="20"/>
                <w:szCs w:val="20"/>
              </w:rPr>
            </w:pPr>
            <w:r w:rsidRPr="006A34FB">
              <w:rPr>
                <w:sz w:val="20"/>
                <w:szCs w:val="20"/>
              </w:rPr>
              <w:t>Nachname(n), Vorname(n) (Erscheinungsjahr): Titel. In: Name(n),Vorname(n) (Hrsg.): Titel. Erscheinungsort(e): Verlag, Seite(n).</w:t>
            </w:r>
          </w:p>
        </w:tc>
        <w:tc>
          <w:tcPr>
            <w:tcW w:w="3564" w:type="dxa"/>
            <w:vAlign w:val="center"/>
          </w:tcPr>
          <w:p w14:paraId="6272BF31" w14:textId="1B5932AC" w:rsidR="00270B4E" w:rsidRPr="006A34FB" w:rsidRDefault="00270B4E" w:rsidP="00026E7C">
            <w:pPr>
              <w:spacing w:before="0" w:after="0" w:line="276" w:lineRule="auto"/>
              <w:ind w:left="317" w:hanging="317"/>
              <w:jc w:val="left"/>
              <w:rPr>
                <w:bCs/>
                <w:sz w:val="20"/>
                <w:szCs w:val="20"/>
              </w:rPr>
            </w:pPr>
            <w:proofErr w:type="spellStart"/>
            <w:r w:rsidRPr="006A34FB">
              <w:rPr>
                <w:bCs/>
                <w:sz w:val="20"/>
                <w:szCs w:val="20"/>
              </w:rPr>
              <w:t>Schnedlitz</w:t>
            </w:r>
            <w:proofErr w:type="spellEnd"/>
            <w:r w:rsidRPr="006A34FB">
              <w:rPr>
                <w:bCs/>
                <w:sz w:val="20"/>
                <w:szCs w:val="20"/>
              </w:rPr>
              <w:t>, Peter/</w:t>
            </w:r>
            <w:proofErr w:type="spellStart"/>
            <w:r w:rsidRPr="006A34FB">
              <w:rPr>
                <w:bCs/>
                <w:sz w:val="20"/>
                <w:szCs w:val="20"/>
              </w:rPr>
              <w:t>Kotzab</w:t>
            </w:r>
            <w:proofErr w:type="spellEnd"/>
            <w:r w:rsidRPr="006A34FB">
              <w:rPr>
                <w:bCs/>
                <w:sz w:val="20"/>
                <w:szCs w:val="20"/>
              </w:rPr>
              <w:t xml:space="preserve">, Herbert/Teller, Christoph (2004): Die Kunden als Erfüllungsgehilfen des stationären Einzelhandels bei der physischen Distribution von Waren. In: </w:t>
            </w:r>
            <w:proofErr w:type="spellStart"/>
            <w:r w:rsidRPr="006A34FB">
              <w:rPr>
                <w:bCs/>
                <w:sz w:val="20"/>
                <w:szCs w:val="20"/>
              </w:rPr>
              <w:t>Trommsdorff</w:t>
            </w:r>
            <w:proofErr w:type="spellEnd"/>
            <w:r w:rsidRPr="006A34FB">
              <w:rPr>
                <w:bCs/>
                <w:sz w:val="20"/>
                <w:szCs w:val="20"/>
              </w:rPr>
              <w:t xml:space="preserve">, Volker (Hrsg.): Handelsforschung 2002. Neue Erkenntnisse für Praxis und Wissenschaft des Handels. Köln: BBE-Verlag, </w:t>
            </w:r>
            <w:r w:rsidR="00415C4A">
              <w:rPr>
                <w:bCs/>
                <w:sz w:val="20"/>
                <w:szCs w:val="20"/>
              </w:rPr>
              <w:t xml:space="preserve">S. </w:t>
            </w:r>
            <w:r w:rsidRPr="006A34FB">
              <w:rPr>
                <w:bCs/>
                <w:sz w:val="20"/>
                <w:szCs w:val="20"/>
              </w:rPr>
              <w:t>87-106.</w:t>
            </w:r>
          </w:p>
        </w:tc>
      </w:tr>
      <w:tr w:rsidR="00270B4E" w:rsidRPr="00415C4A" w14:paraId="62DA0788" w14:textId="77777777" w:rsidTr="009536DE">
        <w:trPr>
          <w:trHeight w:val="1191"/>
        </w:trPr>
        <w:tc>
          <w:tcPr>
            <w:tcW w:w="1477" w:type="dxa"/>
            <w:vAlign w:val="center"/>
          </w:tcPr>
          <w:p w14:paraId="78EF9A4D" w14:textId="77777777" w:rsidR="00270B4E" w:rsidRPr="006A34FB" w:rsidRDefault="00270B4E" w:rsidP="00026E7C">
            <w:pPr>
              <w:spacing w:before="0" w:after="0" w:line="276" w:lineRule="auto"/>
              <w:jc w:val="left"/>
              <w:rPr>
                <w:b/>
                <w:bCs/>
                <w:sz w:val="20"/>
                <w:szCs w:val="20"/>
              </w:rPr>
            </w:pPr>
            <w:r w:rsidRPr="006A34FB">
              <w:rPr>
                <w:b/>
                <w:bCs/>
                <w:sz w:val="20"/>
                <w:szCs w:val="20"/>
              </w:rPr>
              <w:t>Zeitschrift</w:t>
            </w:r>
          </w:p>
        </w:tc>
        <w:tc>
          <w:tcPr>
            <w:tcW w:w="4137" w:type="dxa"/>
            <w:vAlign w:val="center"/>
          </w:tcPr>
          <w:p w14:paraId="1AFF7BF4" w14:textId="77777777" w:rsidR="00270B4E" w:rsidRPr="006A34FB" w:rsidRDefault="00270B4E" w:rsidP="00026E7C">
            <w:pPr>
              <w:spacing w:before="0" w:after="0" w:line="276" w:lineRule="auto"/>
              <w:jc w:val="left"/>
              <w:rPr>
                <w:bCs/>
                <w:sz w:val="20"/>
                <w:szCs w:val="20"/>
              </w:rPr>
            </w:pPr>
            <w:r w:rsidRPr="006A34FB">
              <w:rPr>
                <w:sz w:val="20"/>
                <w:szCs w:val="20"/>
              </w:rPr>
              <w:t>Nachname(n), Vorname(n) (Erscheinungsjahr): Titel. In: Zeitschriftentitel, Jahrgang (Heftnummer), Seite(n).</w:t>
            </w:r>
          </w:p>
        </w:tc>
        <w:tc>
          <w:tcPr>
            <w:tcW w:w="3564" w:type="dxa"/>
            <w:vAlign w:val="center"/>
          </w:tcPr>
          <w:p w14:paraId="5642FC68" w14:textId="518689D8" w:rsidR="00270B4E" w:rsidRPr="00215599" w:rsidRDefault="00270B4E" w:rsidP="00026E7C">
            <w:pPr>
              <w:spacing w:before="0" w:after="0" w:line="276" w:lineRule="auto"/>
              <w:ind w:left="317" w:hanging="317"/>
              <w:jc w:val="left"/>
              <w:rPr>
                <w:bCs/>
                <w:sz w:val="20"/>
                <w:szCs w:val="20"/>
                <w:lang w:val="en-US"/>
              </w:rPr>
            </w:pPr>
            <w:proofErr w:type="spellStart"/>
            <w:r w:rsidRPr="00415C4A">
              <w:rPr>
                <w:sz w:val="20"/>
                <w:szCs w:val="20"/>
              </w:rPr>
              <w:t>Morg</w:t>
            </w:r>
            <w:r>
              <w:rPr>
                <w:sz w:val="20"/>
                <w:szCs w:val="20"/>
                <w:lang w:val="en-US"/>
              </w:rPr>
              <w:t>enstern</w:t>
            </w:r>
            <w:proofErr w:type="spellEnd"/>
            <w:r>
              <w:rPr>
                <w:sz w:val="20"/>
                <w:szCs w:val="20"/>
                <w:lang w:val="en-US"/>
              </w:rPr>
              <w:t>, Oskar (1955</w:t>
            </w:r>
            <w:r w:rsidRPr="006A34FB">
              <w:rPr>
                <w:sz w:val="20"/>
                <w:szCs w:val="20"/>
                <w:lang w:val="en-US"/>
              </w:rPr>
              <w:t xml:space="preserve">): </w:t>
            </w:r>
            <w:r>
              <w:rPr>
                <w:sz w:val="20"/>
                <w:szCs w:val="20"/>
                <w:lang w:val="en-US"/>
              </w:rPr>
              <w:t xml:space="preserve">A Note on the Formulation of the Theory of Logistics. In: Naval Research Logistics, 2 (3), </w:t>
            </w:r>
            <w:r w:rsidR="00415C4A">
              <w:rPr>
                <w:sz w:val="20"/>
                <w:szCs w:val="20"/>
                <w:lang w:val="en-US"/>
              </w:rPr>
              <w:t xml:space="preserve">S. </w:t>
            </w:r>
            <w:r>
              <w:rPr>
                <w:sz w:val="20"/>
                <w:szCs w:val="20"/>
                <w:lang w:val="en-US"/>
              </w:rPr>
              <w:t xml:space="preserve">129-136. </w:t>
            </w:r>
            <w:r w:rsidRPr="006A34FB">
              <w:rPr>
                <w:sz w:val="20"/>
                <w:szCs w:val="20"/>
                <w:lang w:val="en-US"/>
              </w:rPr>
              <w:t>Trends in L</w:t>
            </w:r>
            <w:r>
              <w:rPr>
                <w:sz w:val="20"/>
                <w:szCs w:val="20"/>
                <w:lang w:val="en-US"/>
              </w:rPr>
              <w:t>arge Scale Retailing</w:t>
            </w:r>
            <w:r w:rsidRPr="006A34FB">
              <w:rPr>
                <w:sz w:val="20"/>
                <w:szCs w:val="20"/>
                <w:lang w:val="en-US"/>
              </w:rPr>
              <w:t>.</w:t>
            </w:r>
          </w:p>
        </w:tc>
      </w:tr>
      <w:tr w:rsidR="00270B4E" w:rsidRPr="006A34FB" w14:paraId="4F0C2355" w14:textId="77777777" w:rsidTr="009536DE">
        <w:trPr>
          <w:trHeight w:val="1191"/>
        </w:trPr>
        <w:tc>
          <w:tcPr>
            <w:tcW w:w="1477" w:type="dxa"/>
            <w:vAlign w:val="center"/>
          </w:tcPr>
          <w:p w14:paraId="615FDFDE" w14:textId="77777777" w:rsidR="00270B4E" w:rsidRPr="00415C4A" w:rsidRDefault="00270B4E" w:rsidP="00026E7C">
            <w:pPr>
              <w:spacing w:before="0" w:after="0" w:line="276" w:lineRule="auto"/>
              <w:jc w:val="left"/>
              <w:rPr>
                <w:b/>
                <w:bCs/>
                <w:sz w:val="20"/>
                <w:szCs w:val="20"/>
                <w:lang w:val="en-US"/>
              </w:rPr>
            </w:pPr>
            <w:proofErr w:type="spellStart"/>
            <w:r w:rsidRPr="00415C4A">
              <w:rPr>
                <w:b/>
                <w:bCs/>
                <w:sz w:val="20"/>
                <w:szCs w:val="20"/>
                <w:lang w:val="en-US"/>
              </w:rPr>
              <w:t>Internetquelle</w:t>
            </w:r>
            <w:proofErr w:type="spellEnd"/>
          </w:p>
        </w:tc>
        <w:tc>
          <w:tcPr>
            <w:tcW w:w="4137" w:type="dxa"/>
            <w:vAlign w:val="center"/>
          </w:tcPr>
          <w:p w14:paraId="361C4454" w14:textId="132B8B07" w:rsidR="00270B4E" w:rsidRPr="006A34FB" w:rsidRDefault="00270B4E" w:rsidP="00026E7C">
            <w:pPr>
              <w:spacing w:before="0" w:after="0" w:line="276" w:lineRule="auto"/>
              <w:jc w:val="left"/>
              <w:rPr>
                <w:bCs/>
                <w:sz w:val="20"/>
                <w:szCs w:val="20"/>
              </w:rPr>
            </w:pPr>
            <w:proofErr w:type="spellStart"/>
            <w:r w:rsidRPr="00415C4A">
              <w:rPr>
                <w:sz w:val="20"/>
                <w:szCs w:val="20"/>
                <w:lang w:val="en-US"/>
              </w:rPr>
              <w:t>Nachname</w:t>
            </w:r>
            <w:proofErr w:type="spellEnd"/>
            <w:r w:rsidRPr="00415C4A">
              <w:rPr>
                <w:sz w:val="20"/>
                <w:szCs w:val="20"/>
                <w:lang w:val="en-US"/>
              </w:rPr>
              <w:t xml:space="preserve">, </w:t>
            </w:r>
            <w:proofErr w:type="spellStart"/>
            <w:r w:rsidRPr="00415C4A">
              <w:rPr>
                <w:sz w:val="20"/>
                <w:szCs w:val="20"/>
                <w:lang w:val="en-US"/>
              </w:rPr>
              <w:t>Vorname</w:t>
            </w:r>
            <w:proofErr w:type="spellEnd"/>
            <w:r w:rsidRPr="00415C4A">
              <w:rPr>
                <w:sz w:val="20"/>
                <w:szCs w:val="20"/>
                <w:lang w:val="en-US"/>
              </w:rPr>
              <w:t xml:space="preserve"> (</w:t>
            </w:r>
            <w:proofErr w:type="spellStart"/>
            <w:r w:rsidRPr="00415C4A">
              <w:rPr>
                <w:sz w:val="20"/>
                <w:szCs w:val="20"/>
                <w:lang w:val="en-US"/>
              </w:rPr>
              <w:t>Jahr</w:t>
            </w:r>
            <w:proofErr w:type="spellEnd"/>
            <w:r w:rsidRPr="00415C4A">
              <w:rPr>
                <w:sz w:val="20"/>
                <w:szCs w:val="20"/>
                <w:lang w:val="en-US"/>
              </w:rPr>
              <w:t xml:space="preserve">): </w:t>
            </w:r>
            <w:proofErr w:type="spellStart"/>
            <w:r w:rsidRPr="00415C4A">
              <w:rPr>
                <w:sz w:val="20"/>
                <w:szCs w:val="20"/>
                <w:lang w:val="en-US"/>
              </w:rPr>
              <w:t>Titel</w:t>
            </w:r>
            <w:proofErr w:type="spellEnd"/>
            <w:r w:rsidRPr="00415C4A">
              <w:rPr>
                <w:sz w:val="20"/>
                <w:szCs w:val="20"/>
                <w:lang w:val="en-US"/>
              </w:rPr>
              <w:t xml:space="preserve">. Online </w:t>
            </w:r>
            <w:proofErr w:type="spellStart"/>
            <w:r w:rsidRPr="00415C4A">
              <w:rPr>
                <w:sz w:val="20"/>
                <w:szCs w:val="20"/>
                <w:lang w:val="en-US"/>
              </w:rPr>
              <w:t>im</w:t>
            </w:r>
            <w:proofErr w:type="spellEnd"/>
            <w:r w:rsidRPr="00415C4A">
              <w:rPr>
                <w:sz w:val="20"/>
                <w:szCs w:val="20"/>
                <w:lang w:val="en-US"/>
              </w:rPr>
              <w:t xml:space="preserve"> Internet </w:t>
            </w:r>
            <w:proofErr w:type="spellStart"/>
            <w:r w:rsidRPr="00415C4A">
              <w:rPr>
                <w:sz w:val="20"/>
                <w:szCs w:val="20"/>
                <w:lang w:val="en-US"/>
              </w:rPr>
              <w:t>unter</w:t>
            </w:r>
            <w:proofErr w:type="spellEnd"/>
            <w:r w:rsidRPr="00415C4A">
              <w:rPr>
                <w:sz w:val="20"/>
                <w:szCs w:val="20"/>
                <w:lang w:val="en-US"/>
              </w:rPr>
              <w:t>: Internet-</w:t>
            </w:r>
            <w:proofErr w:type="spellStart"/>
            <w:r w:rsidRPr="00415C4A">
              <w:rPr>
                <w:sz w:val="20"/>
                <w:szCs w:val="20"/>
                <w:lang w:val="en-US"/>
              </w:rPr>
              <w:t>Protoko</w:t>
            </w:r>
            <w:r w:rsidR="00415C4A" w:rsidRPr="00415C4A">
              <w:rPr>
                <w:sz w:val="20"/>
                <w:szCs w:val="20"/>
                <w:lang w:val="en-US"/>
              </w:rPr>
              <w:t>ll</w:t>
            </w:r>
            <w:proofErr w:type="spellEnd"/>
            <w:r w:rsidR="00415C4A" w:rsidRPr="00415C4A">
              <w:rPr>
                <w:sz w:val="20"/>
                <w:szCs w:val="20"/>
                <w:lang w:val="en-US"/>
              </w:rPr>
              <w:t>-</w:t>
            </w:r>
            <w:proofErr w:type="spellStart"/>
            <w:r w:rsidR="00415C4A" w:rsidRPr="00415C4A">
              <w:rPr>
                <w:sz w:val="20"/>
                <w:szCs w:val="20"/>
                <w:lang w:val="en-US"/>
              </w:rPr>
              <w:t>Teile</w:t>
            </w:r>
            <w:proofErr w:type="spellEnd"/>
            <w:r w:rsidR="00415C4A" w:rsidRPr="00415C4A">
              <w:rPr>
                <w:sz w:val="20"/>
                <w:szCs w:val="20"/>
                <w:lang w:val="en-US"/>
              </w:rPr>
              <w:t>/</w:t>
            </w:r>
            <w:proofErr w:type="spellStart"/>
            <w:r w:rsidR="00415C4A" w:rsidRPr="00415C4A">
              <w:rPr>
                <w:sz w:val="20"/>
                <w:szCs w:val="20"/>
                <w:lang w:val="en-US"/>
              </w:rPr>
              <w:t>Pfad</w:t>
            </w:r>
            <w:proofErr w:type="spellEnd"/>
            <w:r w:rsidR="00415C4A" w:rsidRPr="00415C4A">
              <w:rPr>
                <w:sz w:val="20"/>
                <w:szCs w:val="20"/>
                <w:lang w:val="en-US"/>
              </w:rPr>
              <w:t xml:space="preserve"> (</w:t>
            </w:r>
            <w:proofErr w:type="spellStart"/>
            <w:r w:rsidRPr="00415C4A">
              <w:rPr>
                <w:sz w:val="20"/>
                <w:szCs w:val="20"/>
                <w:lang w:val="en-US"/>
              </w:rPr>
              <w:t>Ab</w:t>
            </w:r>
            <w:r w:rsidR="00415C4A" w:rsidRPr="00415C4A">
              <w:rPr>
                <w:sz w:val="20"/>
                <w:szCs w:val="20"/>
                <w:lang w:val="en-US"/>
              </w:rPr>
              <w:t>frage</w:t>
            </w:r>
            <w:proofErr w:type="spellEnd"/>
            <w:r w:rsidR="00415C4A" w:rsidRPr="00415C4A">
              <w:rPr>
                <w:sz w:val="20"/>
                <w:szCs w:val="20"/>
                <w:lang w:val="en-US"/>
              </w:rPr>
              <w:t xml:space="preserve">: </w:t>
            </w:r>
            <w:proofErr w:type="spellStart"/>
            <w:r w:rsidR="00415C4A" w:rsidRPr="00415C4A">
              <w:rPr>
                <w:sz w:val="20"/>
                <w:szCs w:val="20"/>
                <w:lang w:val="en-US"/>
              </w:rPr>
              <w:t>dd.mm.yy</w:t>
            </w:r>
            <w:proofErr w:type="spellEnd"/>
            <w:r w:rsidR="00415C4A" w:rsidRPr="00415C4A">
              <w:rPr>
                <w:sz w:val="20"/>
                <w:szCs w:val="20"/>
                <w:lang w:val="en-US"/>
              </w:rPr>
              <w:t xml:space="preserve">; </w:t>
            </w:r>
            <w:r w:rsidR="00415C4A">
              <w:rPr>
                <w:sz w:val="20"/>
                <w:szCs w:val="20"/>
              </w:rPr>
              <w:t xml:space="preserve">[MEZ] </w:t>
            </w:r>
            <w:proofErr w:type="spellStart"/>
            <w:r w:rsidR="00415C4A">
              <w:rPr>
                <w:sz w:val="20"/>
                <w:szCs w:val="20"/>
              </w:rPr>
              <w:t>hh:mm</w:t>
            </w:r>
            <w:proofErr w:type="spellEnd"/>
            <w:r w:rsidRPr="006A34FB">
              <w:rPr>
                <w:sz w:val="20"/>
                <w:szCs w:val="20"/>
              </w:rPr>
              <w:t>).</w:t>
            </w:r>
          </w:p>
        </w:tc>
        <w:tc>
          <w:tcPr>
            <w:tcW w:w="3564" w:type="dxa"/>
            <w:vAlign w:val="center"/>
          </w:tcPr>
          <w:p w14:paraId="75762DF1" w14:textId="77777777" w:rsidR="00270B4E" w:rsidRDefault="00270B4E" w:rsidP="00026E7C">
            <w:pPr>
              <w:spacing w:before="0" w:after="0" w:line="276" w:lineRule="auto"/>
              <w:ind w:left="317" w:hanging="317"/>
              <w:jc w:val="left"/>
              <w:rPr>
                <w:sz w:val="20"/>
                <w:szCs w:val="20"/>
              </w:rPr>
            </w:pPr>
          </w:p>
          <w:p w14:paraId="51CD782D" w14:textId="70C0FB59" w:rsidR="00270B4E" w:rsidRDefault="00270B4E" w:rsidP="00026E7C">
            <w:pPr>
              <w:spacing w:before="0" w:after="0" w:line="276" w:lineRule="auto"/>
              <w:ind w:left="317" w:hanging="317"/>
              <w:jc w:val="left"/>
              <w:rPr>
                <w:sz w:val="20"/>
                <w:szCs w:val="20"/>
              </w:rPr>
            </w:pPr>
            <w:r>
              <w:rPr>
                <w:sz w:val="20"/>
                <w:szCs w:val="20"/>
              </w:rPr>
              <w:t xml:space="preserve">Real (2011): Die real,- SB-Warenhaus GmbH. Online im Internet unter: </w:t>
            </w:r>
            <w:hyperlink r:id="rId10" w:history="1">
              <w:r w:rsidRPr="00D2507C">
                <w:rPr>
                  <w:rStyle w:val="Hyperlink"/>
                  <w:sz w:val="20"/>
                  <w:szCs w:val="20"/>
                </w:rPr>
                <w:t>http://www.real.de/unternehmen/das-unternehmen-real.html</w:t>
              </w:r>
            </w:hyperlink>
            <w:r>
              <w:rPr>
                <w:sz w:val="20"/>
                <w:szCs w:val="20"/>
              </w:rPr>
              <w:t xml:space="preserve"> (Abfr</w:t>
            </w:r>
            <w:r w:rsidR="00101FC4">
              <w:rPr>
                <w:sz w:val="20"/>
                <w:szCs w:val="20"/>
              </w:rPr>
              <w:t>age: 30.10.2011; [MEZ] 13:06</w:t>
            </w:r>
            <w:r>
              <w:rPr>
                <w:sz w:val="20"/>
                <w:szCs w:val="20"/>
              </w:rPr>
              <w:t>).</w:t>
            </w:r>
          </w:p>
          <w:p w14:paraId="52883954" w14:textId="77777777" w:rsidR="00270B4E" w:rsidRPr="006A34FB" w:rsidRDefault="00270B4E" w:rsidP="00026E7C">
            <w:pPr>
              <w:spacing w:before="0" w:after="0" w:line="276" w:lineRule="auto"/>
              <w:ind w:left="317" w:hanging="317"/>
              <w:jc w:val="left"/>
              <w:rPr>
                <w:bCs/>
                <w:sz w:val="20"/>
                <w:szCs w:val="20"/>
              </w:rPr>
            </w:pPr>
          </w:p>
        </w:tc>
      </w:tr>
      <w:tr w:rsidR="00270B4E" w:rsidRPr="006A34FB" w14:paraId="3A2FB407" w14:textId="77777777" w:rsidTr="009536DE">
        <w:trPr>
          <w:trHeight w:val="1191"/>
        </w:trPr>
        <w:tc>
          <w:tcPr>
            <w:tcW w:w="1477" w:type="dxa"/>
            <w:vAlign w:val="center"/>
          </w:tcPr>
          <w:p w14:paraId="1FB44939" w14:textId="77777777" w:rsidR="00270B4E" w:rsidRPr="006A34FB" w:rsidRDefault="00270B4E" w:rsidP="00026E7C">
            <w:pPr>
              <w:spacing w:before="0" w:after="0" w:line="276" w:lineRule="auto"/>
              <w:jc w:val="left"/>
              <w:rPr>
                <w:b/>
                <w:bCs/>
                <w:sz w:val="20"/>
                <w:szCs w:val="20"/>
              </w:rPr>
            </w:pPr>
            <w:r w:rsidRPr="006A34FB">
              <w:rPr>
                <w:b/>
                <w:bCs/>
                <w:sz w:val="20"/>
                <w:szCs w:val="20"/>
              </w:rPr>
              <w:t>Quelle ohne Verfasser/in</w:t>
            </w:r>
          </w:p>
        </w:tc>
        <w:tc>
          <w:tcPr>
            <w:tcW w:w="4137" w:type="dxa"/>
            <w:vAlign w:val="center"/>
          </w:tcPr>
          <w:p w14:paraId="6269E546" w14:textId="77777777" w:rsidR="00270B4E" w:rsidRPr="006A34FB" w:rsidRDefault="00270B4E" w:rsidP="00026E7C">
            <w:pPr>
              <w:spacing w:before="0" w:after="0" w:line="276" w:lineRule="auto"/>
              <w:jc w:val="left"/>
              <w:rPr>
                <w:bCs/>
                <w:sz w:val="20"/>
                <w:szCs w:val="20"/>
              </w:rPr>
            </w:pPr>
            <w:r w:rsidRPr="006A34FB">
              <w:rPr>
                <w:sz w:val="20"/>
                <w:szCs w:val="20"/>
              </w:rPr>
              <w:t>Zitation wie Buch/Sammelwerk/Zeitschrift/Internetquelle. Anstelle des Autor/</w:t>
            </w:r>
            <w:proofErr w:type="spellStart"/>
            <w:r w:rsidRPr="006A34FB">
              <w:rPr>
                <w:sz w:val="20"/>
                <w:szCs w:val="20"/>
              </w:rPr>
              <w:t>inn</w:t>
            </w:r>
            <w:proofErr w:type="spellEnd"/>
            <w:r w:rsidRPr="006A34FB">
              <w:rPr>
                <w:sz w:val="20"/>
                <w:szCs w:val="20"/>
              </w:rPr>
              <w:t>/</w:t>
            </w:r>
            <w:proofErr w:type="spellStart"/>
            <w:r w:rsidRPr="006A34FB">
              <w:rPr>
                <w:sz w:val="20"/>
                <w:szCs w:val="20"/>
              </w:rPr>
              <w:t>ennamens</w:t>
            </w:r>
            <w:proofErr w:type="spellEnd"/>
            <w:r w:rsidRPr="006A34FB">
              <w:rPr>
                <w:sz w:val="20"/>
                <w:szCs w:val="20"/>
              </w:rPr>
              <w:t xml:space="preserve"> wird O.V. angeführt.</w:t>
            </w:r>
          </w:p>
        </w:tc>
        <w:tc>
          <w:tcPr>
            <w:tcW w:w="3564" w:type="dxa"/>
            <w:vAlign w:val="center"/>
          </w:tcPr>
          <w:p w14:paraId="138D98E8" w14:textId="4B9C497B" w:rsidR="00270B4E" w:rsidRPr="00215599" w:rsidRDefault="00270B4E" w:rsidP="00026E7C">
            <w:pPr>
              <w:spacing w:before="0" w:after="0" w:line="276" w:lineRule="auto"/>
              <w:ind w:left="317" w:hanging="317"/>
              <w:jc w:val="left"/>
              <w:rPr>
                <w:sz w:val="20"/>
                <w:szCs w:val="20"/>
              </w:rPr>
            </w:pPr>
            <w:r w:rsidRPr="006A34FB">
              <w:rPr>
                <w:sz w:val="20"/>
                <w:szCs w:val="20"/>
              </w:rPr>
              <w:t>O.V. (20</w:t>
            </w:r>
            <w:r>
              <w:rPr>
                <w:sz w:val="20"/>
                <w:szCs w:val="20"/>
              </w:rPr>
              <w:t>02</w:t>
            </w:r>
            <w:r w:rsidRPr="006A34FB">
              <w:rPr>
                <w:sz w:val="20"/>
                <w:szCs w:val="20"/>
              </w:rPr>
              <w:t xml:space="preserve">): </w:t>
            </w:r>
            <w:r>
              <w:rPr>
                <w:sz w:val="20"/>
                <w:szCs w:val="20"/>
              </w:rPr>
              <w:t>„</w:t>
            </w:r>
            <w:r w:rsidRPr="00215599">
              <w:rPr>
                <w:sz w:val="20"/>
                <w:szCs w:val="20"/>
              </w:rPr>
              <w:t>Dos</w:t>
            </w:r>
            <w:r>
              <w:rPr>
                <w:sz w:val="20"/>
                <w:szCs w:val="20"/>
              </w:rPr>
              <w:t xml:space="preserve">sier Globale Handelsstrukturen“. In: </w:t>
            </w:r>
            <w:r w:rsidRPr="00215599">
              <w:rPr>
                <w:sz w:val="20"/>
                <w:szCs w:val="20"/>
              </w:rPr>
              <w:t xml:space="preserve">LP-International 11/02, </w:t>
            </w:r>
            <w:r w:rsidR="00101FC4">
              <w:rPr>
                <w:sz w:val="20"/>
                <w:szCs w:val="20"/>
              </w:rPr>
              <w:t xml:space="preserve">S. </w:t>
            </w:r>
            <w:r w:rsidRPr="00215599">
              <w:rPr>
                <w:sz w:val="20"/>
                <w:szCs w:val="20"/>
              </w:rPr>
              <w:t>10-13.</w:t>
            </w:r>
          </w:p>
        </w:tc>
      </w:tr>
    </w:tbl>
    <w:p w14:paraId="5A132749" w14:textId="77777777" w:rsidR="00270B4E" w:rsidRDefault="00270B4E" w:rsidP="00026E7C">
      <w:pPr>
        <w:spacing w:line="276" w:lineRule="auto"/>
        <w:rPr>
          <w:b/>
          <w:sz w:val="26"/>
          <w:szCs w:val="26"/>
        </w:rPr>
      </w:pPr>
      <w:r>
        <w:rPr>
          <w:b/>
          <w:sz w:val="26"/>
          <w:szCs w:val="26"/>
        </w:rPr>
        <w:t>Anmerkung zu Publikationen aus dem Internet</w:t>
      </w:r>
    </w:p>
    <w:p w14:paraId="2BD708EB" w14:textId="7155D54F" w:rsidR="00270B4E" w:rsidRDefault="00270B4E" w:rsidP="00026E7C">
      <w:pPr>
        <w:spacing w:line="276" w:lineRule="auto"/>
      </w:pPr>
      <w:r>
        <w:t xml:space="preserve">Die reine Angabe der Internetadresse reicht für die Wissenschaft nicht aus. Der Stand entspricht jenem Tag, an dem die Seite erstellt oder geändert wurde. Klicken Sie einfach die rechte Maustaste auf der zitierten Seite und suchen Sie die Angabe nach dem Erstell- oder Änderungsdatum. Dort ist auch der exakte Link zu finden. </w:t>
      </w:r>
    </w:p>
    <w:p w14:paraId="66D0A083" w14:textId="4F3E2209" w:rsidR="00270B4E" w:rsidRDefault="00270B4E" w:rsidP="00026E7C">
      <w:pPr>
        <w:spacing w:line="276" w:lineRule="auto"/>
      </w:pPr>
      <w:r>
        <w:rPr>
          <w:noProof/>
          <w:lang w:eastAsia="de-DE"/>
        </w:rPr>
        <w:lastRenderedPageBreak/>
        <w:drawing>
          <wp:inline distT="0" distB="0" distL="0" distR="0" wp14:anchorId="6CAAA145" wp14:editId="635F048B">
            <wp:extent cx="3951605" cy="2512695"/>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51605" cy="2512695"/>
                    </a:xfrm>
                    <a:prstGeom prst="rect">
                      <a:avLst/>
                    </a:prstGeom>
                    <a:noFill/>
                    <a:ln>
                      <a:noFill/>
                    </a:ln>
                  </pic:spPr>
                </pic:pic>
              </a:graphicData>
            </a:graphic>
          </wp:inline>
        </w:drawing>
      </w:r>
    </w:p>
    <w:p w14:paraId="6D4DAB3B" w14:textId="61A3D5EA" w:rsidR="00270B4E" w:rsidRPr="00722336" w:rsidRDefault="00270B4E" w:rsidP="00026E7C">
      <w:pPr>
        <w:pStyle w:val="Beschriftung"/>
        <w:spacing w:line="276" w:lineRule="auto"/>
      </w:pPr>
      <w:bookmarkStart w:id="7" w:name="_Toc346537658"/>
      <w:r w:rsidRPr="003D4833">
        <w:t xml:space="preserve">Abbildung </w:t>
      </w:r>
      <w:r w:rsidR="00590B04">
        <w:fldChar w:fldCharType="begin"/>
      </w:r>
      <w:r w:rsidR="00590B04">
        <w:instrText xml:space="preserve"> SEQ Abbildung \* ARABIC </w:instrText>
      </w:r>
      <w:r w:rsidR="00590B04">
        <w:fldChar w:fldCharType="separate"/>
      </w:r>
      <w:r w:rsidR="00590B04">
        <w:rPr>
          <w:noProof/>
        </w:rPr>
        <w:t>1</w:t>
      </w:r>
      <w:r w:rsidR="00590B04">
        <w:fldChar w:fldCharType="end"/>
      </w:r>
      <w:r w:rsidRPr="003D4833">
        <w:t xml:space="preserve">: </w:t>
      </w:r>
      <w:r>
        <w:t>Zitationsnotwendige Website-Informationen</w:t>
      </w:r>
      <w:bookmarkEnd w:id="7"/>
      <w:r>
        <w:t xml:space="preserve"> </w:t>
      </w:r>
    </w:p>
    <w:p w14:paraId="57AEDD16" w14:textId="77777777" w:rsidR="00270B4E" w:rsidRDefault="00270B4E" w:rsidP="00026E7C">
      <w:pPr>
        <w:spacing w:line="276" w:lineRule="auto"/>
        <w:rPr>
          <w:iCs/>
        </w:rPr>
      </w:pPr>
      <w:r w:rsidRPr="00230C4E">
        <w:rPr>
          <w:iCs/>
        </w:rPr>
        <w:t xml:space="preserve">Wenn Sie die Homepage eines Unternehmens zitieren, geben Sie bitte das jeweilige Unternehmen als Autor an.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9178"/>
      </w:tblGrid>
      <w:tr w:rsidR="00270B4E" w:rsidRPr="007A7788" w14:paraId="35085DF2" w14:textId="77777777" w:rsidTr="009536DE">
        <w:tc>
          <w:tcPr>
            <w:tcW w:w="9180" w:type="dxa"/>
            <w:shd w:val="clear" w:color="auto" w:fill="BFBFBF"/>
          </w:tcPr>
          <w:p w14:paraId="6A6468FC" w14:textId="77777777" w:rsidR="00270B4E" w:rsidRPr="00085295" w:rsidRDefault="00270B4E" w:rsidP="00026E7C">
            <w:pPr>
              <w:spacing w:line="276" w:lineRule="auto"/>
              <w:rPr>
                <w:b/>
                <w:lang w:val="en-US"/>
              </w:rPr>
            </w:pPr>
            <w:proofErr w:type="spellStart"/>
            <w:r w:rsidRPr="00085295">
              <w:rPr>
                <w:b/>
                <w:lang w:val="en-US"/>
              </w:rPr>
              <w:t>Beispiele</w:t>
            </w:r>
            <w:proofErr w:type="spellEnd"/>
            <w:r w:rsidRPr="00085295">
              <w:rPr>
                <w:b/>
                <w:lang w:val="en-US"/>
              </w:rPr>
              <w:t>:</w:t>
            </w:r>
          </w:p>
          <w:p w14:paraId="291C7D24" w14:textId="05276854" w:rsidR="00270B4E" w:rsidRPr="00101FC4" w:rsidRDefault="00270B4E" w:rsidP="00026E7C">
            <w:pPr>
              <w:spacing w:line="276" w:lineRule="auto"/>
              <w:ind w:left="318" w:hanging="284"/>
            </w:pPr>
            <w:r w:rsidRPr="00085295">
              <w:rPr>
                <w:lang w:val="en-US"/>
              </w:rPr>
              <w:t>Langley, J</w:t>
            </w:r>
            <w:r>
              <w:rPr>
                <w:lang w:val="en-US"/>
              </w:rPr>
              <w:t>ohn</w:t>
            </w:r>
            <w:r w:rsidRPr="00085295">
              <w:rPr>
                <w:lang w:val="en-US"/>
              </w:rPr>
              <w:t>/</w:t>
            </w:r>
            <w:proofErr w:type="spellStart"/>
            <w:r w:rsidRPr="00085295">
              <w:rPr>
                <w:lang w:val="en-US"/>
              </w:rPr>
              <w:t>CapGemini</w:t>
            </w:r>
            <w:proofErr w:type="spellEnd"/>
            <w:r w:rsidRPr="00085295">
              <w:rPr>
                <w:lang w:val="en-US"/>
              </w:rPr>
              <w:t xml:space="preserve"> (2010): 2010 </w:t>
            </w:r>
            <w:r>
              <w:rPr>
                <w:lang w:val="en-US"/>
              </w:rPr>
              <w:t>T</w:t>
            </w:r>
            <w:r w:rsidRPr="00085295">
              <w:rPr>
                <w:lang w:val="en-US"/>
              </w:rPr>
              <w:t>hird-</w:t>
            </w:r>
            <w:r>
              <w:rPr>
                <w:lang w:val="en-US"/>
              </w:rPr>
              <w:t>Party L</w:t>
            </w:r>
            <w:r w:rsidRPr="00085295">
              <w:rPr>
                <w:lang w:val="en-US"/>
              </w:rPr>
              <w:t xml:space="preserve">ogistics. The </w:t>
            </w:r>
            <w:r>
              <w:rPr>
                <w:lang w:val="en-US"/>
              </w:rPr>
              <w:t>S</w:t>
            </w:r>
            <w:r w:rsidRPr="00085295">
              <w:rPr>
                <w:lang w:val="en-US"/>
              </w:rPr>
              <w:t xml:space="preserve">tate of </w:t>
            </w:r>
            <w:r>
              <w:rPr>
                <w:lang w:val="en-US"/>
              </w:rPr>
              <w:t>Logistics O</w:t>
            </w:r>
            <w:r w:rsidRPr="00085295">
              <w:rPr>
                <w:lang w:val="en-US"/>
              </w:rPr>
              <w:t xml:space="preserve">utsourcing. Results and </w:t>
            </w:r>
            <w:r>
              <w:rPr>
                <w:lang w:val="en-US"/>
              </w:rPr>
              <w:t>F</w:t>
            </w:r>
            <w:r w:rsidRPr="00085295">
              <w:rPr>
                <w:lang w:val="en-US"/>
              </w:rPr>
              <w:t xml:space="preserve">indings of the 15th </w:t>
            </w:r>
            <w:r>
              <w:rPr>
                <w:lang w:val="en-US"/>
              </w:rPr>
              <w:t>Annual S</w:t>
            </w:r>
            <w:r w:rsidRPr="00085295">
              <w:rPr>
                <w:lang w:val="en-US"/>
              </w:rPr>
              <w:t xml:space="preserve">tudy. </w:t>
            </w:r>
            <w:r w:rsidRPr="00101FC4">
              <w:t xml:space="preserve">Online im Internet unter: </w:t>
            </w:r>
            <w:hyperlink r:id="rId12" w:history="1">
              <w:r w:rsidRPr="00101FC4">
                <w:rPr>
                  <w:rStyle w:val="Hyperlink"/>
                </w:rPr>
                <w:t>http://www.scl.gatech.edu/research/supply-chain/20103PLReport.pdf</w:t>
              </w:r>
            </w:hyperlink>
            <w:r w:rsidR="00101FC4">
              <w:t xml:space="preserve"> </w:t>
            </w:r>
            <w:r w:rsidRPr="00101FC4">
              <w:t>(</w:t>
            </w:r>
            <w:r w:rsidR="00101FC4">
              <w:t xml:space="preserve">Abfrage: </w:t>
            </w:r>
            <w:r w:rsidR="00C57FD7">
              <w:t>30.10.2010; [MEZ]</w:t>
            </w:r>
            <w:r w:rsidR="00101FC4">
              <w:t xml:space="preserve"> 09:22</w:t>
            </w:r>
            <w:r w:rsidRPr="00101FC4">
              <w:t>).</w:t>
            </w:r>
          </w:p>
          <w:p w14:paraId="44F98FA4" w14:textId="57137E60" w:rsidR="00270B4E" w:rsidRPr="007A7788" w:rsidRDefault="00270B4E" w:rsidP="00101FC4">
            <w:pPr>
              <w:spacing w:line="276" w:lineRule="auto"/>
              <w:ind w:left="318" w:hanging="284"/>
            </w:pPr>
            <w:r w:rsidRPr="00722336">
              <w:t>Real (2011): Die real,- SB-Warenhaus GmbH. Online im Internet unter: http://www.real.de/unternehmen/das-unternehmen-real.html (Abfr</w:t>
            </w:r>
            <w:r w:rsidR="00101FC4">
              <w:t>age: 30.10.2011; [MEZ] 13:06</w:t>
            </w:r>
            <w:r w:rsidRPr="00722336">
              <w:t>).</w:t>
            </w:r>
          </w:p>
        </w:tc>
      </w:tr>
    </w:tbl>
    <w:p w14:paraId="7393C570" w14:textId="77777777" w:rsidR="00285131" w:rsidRDefault="00285131" w:rsidP="00026E7C">
      <w:pPr>
        <w:spacing w:line="276" w:lineRule="auto"/>
        <w:jc w:val="left"/>
        <w:rPr>
          <w:b/>
          <w:sz w:val="26"/>
          <w:szCs w:val="26"/>
        </w:rPr>
      </w:pPr>
    </w:p>
    <w:p w14:paraId="070A3E18" w14:textId="77777777" w:rsidR="00285131" w:rsidRDefault="00285131" w:rsidP="00270B4E">
      <w:pPr>
        <w:jc w:val="left"/>
        <w:rPr>
          <w:b/>
          <w:sz w:val="26"/>
          <w:szCs w:val="26"/>
        </w:rPr>
      </w:pPr>
    </w:p>
    <w:p w14:paraId="2EFCE17B" w14:textId="77777777" w:rsidR="00285131" w:rsidRDefault="00285131" w:rsidP="00270B4E">
      <w:pPr>
        <w:jc w:val="left"/>
        <w:rPr>
          <w:b/>
          <w:sz w:val="26"/>
          <w:szCs w:val="26"/>
        </w:rPr>
      </w:pPr>
    </w:p>
    <w:p w14:paraId="3662FF74" w14:textId="77777777" w:rsidR="00285131" w:rsidRDefault="00285131" w:rsidP="00270B4E">
      <w:pPr>
        <w:jc w:val="left"/>
        <w:rPr>
          <w:b/>
          <w:sz w:val="26"/>
          <w:szCs w:val="26"/>
        </w:rPr>
      </w:pPr>
    </w:p>
    <w:p w14:paraId="0EEEE1D5" w14:textId="77777777" w:rsidR="00285131" w:rsidRDefault="00285131" w:rsidP="00270B4E">
      <w:pPr>
        <w:jc w:val="left"/>
        <w:rPr>
          <w:b/>
          <w:sz w:val="26"/>
          <w:szCs w:val="26"/>
        </w:rPr>
      </w:pPr>
    </w:p>
    <w:p w14:paraId="7D5A4FF0" w14:textId="77777777" w:rsidR="00285131" w:rsidRDefault="00285131" w:rsidP="00270B4E">
      <w:pPr>
        <w:jc w:val="left"/>
        <w:rPr>
          <w:b/>
          <w:sz w:val="26"/>
          <w:szCs w:val="26"/>
        </w:rPr>
      </w:pPr>
    </w:p>
    <w:p w14:paraId="7BD61DB1" w14:textId="6E46FBFE" w:rsidR="006C2D71" w:rsidRDefault="00270B4E" w:rsidP="00270B4E">
      <w:pPr>
        <w:jc w:val="left"/>
        <w:rPr>
          <w:b/>
          <w:sz w:val="26"/>
          <w:szCs w:val="26"/>
        </w:rPr>
      </w:pPr>
      <w:r>
        <w:rPr>
          <w:b/>
          <w:sz w:val="26"/>
          <w:szCs w:val="26"/>
        </w:rPr>
        <w:lastRenderedPageBreak/>
        <w:t xml:space="preserve">Beispiel für ein Literaturverzeichnis </w:t>
      </w:r>
    </w:p>
    <w:p w14:paraId="343E434C" w14:textId="77777777" w:rsidR="00270B4E" w:rsidRDefault="00270B4E" w:rsidP="00270B4E">
      <w:pPr>
        <w:spacing w:after="200" w:line="276" w:lineRule="auto"/>
        <w:jc w:val="left"/>
      </w:pPr>
      <w:proofErr w:type="spellStart"/>
      <w:r>
        <w:t>Bänsch</w:t>
      </w:r>
      <w:proofErr w:type="spellEnd"/>
      <w:r>
        <w:t xml:space="preserve">, Axel (2008): Wissenschaftliches Arbeiten. Seminar- und Diplomarbeiten. 8. Auflage. München: </w:t>
      </w:r>
      <w:proofErr w:type="spellStart"/>
      <w:r>
        <w:t>Oldenbourg</w:t>
      </w:r>
      <w:proofErr w:type="spellEnd"/>
      <w:r>
        <w:t>.</w:t>
      </w:r>
    </w:p>
    <w:p w14:paraId="53A89665" w14:textId="7B964373" w:rsidR="00270B4E" w:rsidRPr="00E12499" w:rsidRDefault="00270B4E" w:rsidP="00270B4E">
      <w:pPr>
        <w:spacing w:after="200" w:line="276" w:lineRule="auto"/>
        <w:jc w:val="left"/>
      </w:pPr>
      <w:r w:rsidRPr="00E12499">
        <w:t xml:space="preserve">DHL (2010): </w:t>
      </w:r>
      <w:proofErr w:type="spellStart"/>
      <w:r w:rsidRPr="00E12499">
        <w:t>Delivering</w:t>
      </w:r>
      <w:proofErr w:type="spellEnd"/>
      <w:r w:rsidRPr="00E12499">
        <w:t xml:space="preserve"> Tomorrow: Zukunftstrend Nachhaltige Logistik. Online im Internet unter:http://www.dpdhl.com/content/dam/logistik_populaer/trends/StudieSustainableLogistics/dpdhl_delivering_tomorrow_studie.pdf (Abfr</w:t>
      </w:r>
      <w:r w:rsidR="00A514D9">
        <w:t>age: 16.10.2010; [MEZ] 10:50</w:t>
      </w:r>
      <w:r w:rsidRPr="00E12499">
        <w:t>)</w:t>
      </w:r>
      <w:r>
        <w:t>.</w:t>
      </w:r>
    </w:p>
    <w:p w14:paraId="059E8E17" w14:textId="478C200B" w:rsidR="00270B4E" w:rsidRDefault="00270B4E" w:rsidP="00270B4E">
      <w:pPr>
        <w:spacing w:after="200" w:line="276" w:lineRule="auto"/>
        <w:jc w:val="left"/>
      </w:pPr>
      <w:proofErr w:type="spellStart"/>
      <w:r w:rsidRPr="00E12499">
        <w:t>Eriksdotter</w:t>
      </w:r>
      <w:proofErr w:type="spellEnd"/>
      <w:r w:rsidRPr="00E12499">
        <w:t>, Holger (2010): IT-Management. Tchibo lagert aus. Online im Internet unter: http://www.manager-magazin.de/unternehmen/it/0,2828,641188,00.html (Abfr</w:t>
      </w:r>
      <w:r w:rsidR="00A514D9">
        <w:t>age: 22.10.2010; [MEZ] 12:11</w:t>
      </w:r>
      <w:r w:rsidRPr="00E12499">
        <w:t>)</w:t>
      </w:r>
      <w:r>
        <w:t>.</w:t>
      </w:r>
    </w:p>
    <w:p w14:paraId="2EBDC353" w14:textId="77777777" w:rsidR="00270B4E" w:rsidRPr="00E12499" w:rsidRDefault="00270B4E" w:rsidP="00270B4E">
      <w:pPr>
        <w:spacing w:after="200" w:line="276" w:lineRule="auto"/>
        <w:jc w:val="left"/>
      </w:pPr>
      <w:proofErr w:type="spellStart"/>
      <w:r w:rsidRPr="00E12499">
        <w:t>Gudehus</w:t>
      </w:r>
      <w:proofErr w:type="spellEnd"/>
      <w:r w:rsidRPr="00E12499">
        <w:t>, Timm (2010): Logistik. Grundlagen, Strategien, Anwendungen. 4., aktualisierte Auflage. Heidelberg et al.: Springer.</w:t>
      </w:r>
    </w:p>
    <w:p w14:paraId="40FB1F1E" w14:textId="65B61A4A" w:rsidR="00270B4E" w:rsidRPr="00E12499" w:rsidRDefault="00270B4E" w:rsidP="00270B4E">
      <w:pPr>
        <w:spacing w:after="200" w:line="276" w:lineRule="auto"/>
        <w:jc w:val="left"/>
        <w:rPr>
          <w:lang w:val="en-US"/>
        </w:rPr>
      </w:pPr>
      <w:r w:rsidRPr="00E12499">
        <w:t xml:space="preserve">Klaus, Peter (2005): Die Fragen der optimalen Komplexität in Supply-Chains und Supply-Netzwerken. In: </w:t>
      </w:r>
      <w:proofErr w:type="spellStart"/>
      <w:r w:rsidRPr="00E12499">
        <w:t>Eßig</w:t>
      </w:r>
      <w:proofErr w:type="spellEnd"/>
      <w:r w:rsidRPr="00E12499">
        <w:t>, Michael (Hrsg</w:t>
      </w:r>
      <w:r w:rsidR="0015046A">
        <w:t>.</w:t>
      </w:r>
      <w:r w:rsidRPr="00E12499">
        <w:t xml:space="preserve">): Perspektiven des Supply Management – Konzepte und Anwendungen. </w:t>
      </w:r>
      <w:r w:rsidRPr="00E12499">
        <w:rPr>
          <w:lang w:val="en-US"/>
        </w:rPr>
        <w:t xml:space="preserve">Berlin et al.: Springer, </w:t>
      </w:r>
      <w:r w:rsidR="00A514D9">
        <w:rPr>
          <w:lang w:val="en-US"/>
        </w:rPr>
        <w:t xml:space="preserve">S. </w:t>
      </w:r>
      <w:r w:rsidRPr="00E12499">
        <w:rPr>
          <w:lang w:val="en-US"/>
        </w:rPr>
        <w:t>361-375.</w:t>
      </w:r>
    </w:p>
    <w:p w14:paraId="7CE5A52D" w14:textId="77777777" w:rsidR="00270B4E" w:rsidRPr="00270B4E" w:rsidRDefault="00270B4E" w:rsidP="00270B4E">
      <w:pPr>
        <w:spacing w:after="200" w:line="276" w:lineRule="auto"/>
        <w:jc w:val="left"/>
      </w:pPr>
      <w:proofErr w:type="spellStart"/>
      <w:r w:rsidRPr="00E12499">
        <w:rPr>
          <w:lang w:val="en-US"/>
        </w:rPr>
        <w:t>Kolmogorovs</w:t>
      </w:r>
      <w:proofErr w:type="spellEnd"/>
      <w:r w:rsidRPr="00E12499">
        <w:rPr>
          <w:lang w:val="en-US"/>
        </w:rPr>
        <w:t xml:space="preserve">, </w:t>
      </w:r>
      <w:proofErr w:type="spellStart"/>
      <w:r w:rsidRPr="00E12499">
        <w:rPr>
          <w:lang w:val="en-US"/>
        </w:rPr>
        <w:t>Vadims</w:t>
      </w:r>
      <w:proofErr w:type="spellEnd"/>
      <w:r w:rsidRPr="00E12499">
        <w:rPr>
          <w:lang w:val="en-US"/>
        </w:rPr>
        <w:t xml:space="preserve"> (2007): Logistics outsourcing - a way to increase efficiency.  </w:t>
      </w:r>
      <w:r w:rsidRPr="00270B4E">
        <w:t xml:space="preserve">Saarbrücken: VDM Verlag Dr. Mueller </w:t>
      </w:r>
      <w:proofErr w:type="spellStart"/>
      <w:r w:rsidRPr="00270B4E">
        <w:t>e.K</w:t>
      </w:r>
      <w:proofErr w:type="spellEnd"/>
      <w:r w:rsidRPr="00270B4E">
        <w:t>.</w:t>
      </w:r>
    </w:p>
    <w:p w14:paraId="10FEA30A" w14:textId="161B6FFD" w:rsidR="00270B4E" w:rsidRPr="00270B4E" w:rsidRDefault="00270B4E" w:rsidP="00270B4E">
      <w:pPr>
        <w:spacing w:after="200" w:line="276" w:lineRule="auto"/>
        <w:jc w:val="left"/>
        <w:rPr>
          <w:lang w:val="en-US"/>
        </w:rPr>
      </w:pPr>
      <w:proofErr w:type="spellStart"/>
      <w:r w:rsidRPr="00E12499">
        <w:t>Kotzab</w:t>
      </w:r>
      <w:proofErr w:type="spellEnd"/>
      <w:r w:rsidRPr="00E12499">
        <w:t>, Herbert/</w:t>
      </w:r>
      <w:proofErr w:type="spellStart"/>
      <w:r w:rsidRPr="00E12499">
        <w:t>Reutterer</w:t>
      </w:r>
      <w:proofErr w:type="spellEnd"/>
      <w:r w:rsidRPr="00E12499">
        <w:t xml:space="preserve">, Thomas (1999): Anforderungen an Logistik-Systeme aus Anwendersicht - Eine empirische Studie mit Hilfe der </w:t>
      </w:r>
      <w:proofErr w:type="spellStart"/>
      <w:r w:rsidRPr="00E12499">
        <w:t>Conjoint</w:t>
      </w:r>
      <w:proofErr w:type="spellEnd"/>
      <w:r w:rsidRPr="00E12499">
        <w:t xml:space="preserve">-Analyse. </w:t>
      </w:r>
      <w:r w:rsidRPr="00270B4E">
        <w:rPr>
          <w:lang w:val="en-US"/>
        </w:rPr>
        <w:t xml:space="preserve">In: </w:t>
      </w:r>
      <w:proofErr w:type="spellStart"/>
      <w:r w:rsidRPr="00270B4E">
        <w:rPr>
          <w:lang w:val="en-US"/>
        </w:rPr>
        <w:t>Logistik</w:t>
      </w:r>
      <w:proofErr w:type="spellEnd"/>
      <w:r w:rsidRPr="00270B4E">
        <w:rPr>
          <w:lang w:val="en-US"/>
        </w:rPr>
        <w:t xml:space="preserve">-Management, 1 (3), </w:t>
      </w:r>
      <w:r w:rsidR="00A514D9">
        <w:rPr>
          <w:lang w:val="en-US"/>
        </w:rPr>
        <w:t xml:space="preserve">S. </w:t>
      </w:r>
      <w:r w:rsidRPr="00270B4E">
        <w:rPr>
          <w:lang w:val="en-US"/>
        </w:rPr>
        <w:t>181-197.</w:t>
      </w:r>
    </w:p>
    <w:p w14:paraId="13C17B7F" w14:textId="35A3EDFD" w:rsidR="00270B4E" w:rsidRPr="00270B4E" w:rsidRDefault="00270B4E" w:rsidP="00270B4E">
      <w:pPr>
        <w:spacing w:after="200" w:line="276" w:lineRule="auto"/>
        <w:jc w:val="left"/>
      </w:pPr>
      <w:proofErr w:type="spellStart"/>
      <w:r w:rsidRPr="00E12499">
        <w:rPr>
          <w:lang w:val="en-US"/>
        </w:rPr>
        <w:t>Kotzab</w:t>
      </w:r>
      <w:proofErr w:type="spellEnd"/>
      <w:r w:rsidRPr="00E12499">
        <w:rPr>
          <w:lang w:val="en-US"/>
        </w:rPr>
        <w:t>, Herbert/Teller, Christoph/</w:t>
      </w:r>
      <w:proofErr w:type="spellStart"/>
      <w:r w:rsidRPr="00E12499">
        <w:rPr>
          <w:lang w:val="en-US"/>
        </w:rPr>
        <w:t>Girz</w:t>
      </w:r>
      <w:proofErr w:type="spellEnd"/>
      <w:r w:rsidRPr="00E12499">
        <w:rPr>
          <w:lang w:val="en-US"/>
        </w:rPr>
        <w:t xml:space="preserve">, </w:t>
      </w:r>
      <w:proofErr w:type="spellStart"/>
      <w:r w:rsidRPr="00E12499">
        <w:rPr>
          <w:lang w:val="en-US"/>
        </w:rPr>
        <w:t>Heidrun</w:t>
      </w:r>
      <w:proofErr w:type="spellEnd"/>
      <w:r w:rsidRPr="00E12499">
        <w:rPr>
          <w:lang w:val="en-US"/>
        </w:rPr>
        <w:t xml:space="preserve"> R. (2009): The GS1 </w:t>
      </w:r>
      <w:proofErr w:type="spellStart"/>
      <w:r w:rsidRPr="00E12499">
        <w:rPr>
          <w:lang w:val="en-US"/>
        </w:rPr>
        <w:t>Databar</w:t>
      </w:r>
      <w:proofErr w:type="spellEnd"/>
      <w:r w:rsidRPr="00E12499">
        <w:rPr>
          <w:lang w:val="en-US"/>
        </w:rPr>
        <w:t xml:space="preserve"> and Its Future Application - Results from a Delphi Study. </w:t>
      </w:r>
      <w:r w:rsidRPr="00270B4E">
        <w:t xml:space="preserve">In: European Retail Research, 23 (2), </w:t>
      </w:r>
      <w:r w:rsidR="00A514D9">
        <w:t xml:space="preserve">S. </w:t>
      </w:r>
      <w:r w:rsidRPr="00270B4E">
        <w:t>1-190.</w:t>
      </w:r>
    </w:p>
    <w:p w14:paraId="00AB67D8" w14:textId="6CEDDBC6" w:rsidR="00270B4E" w:rsidRPr="00270B4E" w:rsidRDefault="00270B4E" w:rsidP="00270B4E">
      <w:pPr>
        <w:spacing w:after="200" w:line="276" w:lineRule="auto"/>
        <w:jc w:val="left"/>
      </w:pPr>
      <w:proofErr w:type="spellStart"/>
      <w:r w:rsidRPr="0033204A">
        <w:t>Kotzab</w:t>
      </w:r>
      <w:proofErr w:type="spellEnd"/>
      <w:r w:rsidRPr="0033204A">
        <w:t>, Herbert/</w:t>
      </w:r>
      <w:proofErr w:type="spellStart"/>
      <w:r w:rsidRPr="0033204A">
        <w:t>Völk</w:t>
      </w:r>
      <w:proofErr w:type="spellEnd"/>
      <w:r w:rsidRPr="0033204A">
        <w:t>, Natalie/Keusch, Matthias/Leitner, Markus (2010): Stand und Entwicklungstendenzen des Supply Ch</w:t>
      </w:r>
      <w:r>
        <w:t xml:space="preserve">ain Management in Österreich. </w:t>
      </w:r>
      <w:r w:rsidRPr="0033204A">
        <w:rPr>
          <w:lang w:val="en-US"/>
        </w:rPr>
        <w:t xml:space="preserve">In: </w:t>
      </w:r>
      <w:proofErr w:type="spellStart"/>
      <w:r w:rsidRPr="0033204A">
        <w:rPr>
          <w:lang w:val="en-US"/>
        </w:rPr>
        <w:t>Engelhardt</w:t>
      </w:r>
      <w:proofErr w:type="spellEnd"/>
      <w:r w:rsidRPr="0033204A">
        <w:rPr>
          <w:lang w:val="en-US"/>
        </w:rPr>
        <w:t xml:space="preserve">-Nowitzki, Corinna/Nowitzki, </w:t>
      </w:r>
      <w:proofErr w:type="gramStart"/>
      <w:r w:rsidRPr="0033204A">
        <w:rPr>
          <w:lang w:val="en-US"/>
        </w:rPr>
        <w:t>Olaf</w:t>
      </w:r>
      <w:proofErr w:type="gramEnd"/>
      <w:r w:rsidRPr="0033204A">
        <w:rPr>
          <w:lang w:val="en-US"/>
        </w:rPr>
        <w:t>/</w:t>
      </w:r>
      <w:proofErr w:type="spellStart"/>
      <w:r w:rsidRPr="0033204A">
        <w:rPr>
          <w:lang w:val="en-US"/>
        </w:rPr>
        <w:t>Zsifkovits</w:t>
      </w:r>
      <w:proofErr w:type="spellEnd"/>
      <w:r w:rsidRPr="0033204A">
        <w:rPr>
          <w:lang w:val="en-US"/>
        </w:rPr>
        <w:t>, Helmut (</w:t>
      </w:r>
      <w:proofErr w:type="spellStart"/>
      <w:r w:rsidRPr="0033204A">
        <w:rPr>
          <w:lang w:val="en-US"/>
        </w:rPr>
        <w:t>Hrsg</w:t>
      </w:r>
      <w:proofErr w:type="spellEnd"/>
      <w:r w:rsidRPr="0033204A">
        <w:rPr>
          <w:lang w:val="en-US"/>
        </w:rPr>
        <w:t xml:space="preserve">.): Supply Chain Network Management. </w:t>
      </w:r>
      <w:r w:rsidRPr="00270B4E">
        <w:t xml:space="preserve">Gestaltungskonzepte und Stand der praktischen Anwendung. Wiesbaden: Gabler, </w:t>
      </w:r>
      <w:r w:rsidR="00A514D9">
        <w:t xml:space="preserve">S. </w:t>
      </w:r>
      <w:r w:rsidRPr="00270B4E">
        <w:t>339-354.</w:t>
      </w:r>
    </w:p>
    <w:p w14:paraId="4ABB7F7E" w14:textId="7C15251A" w:rsidR="00270B4E" w:rsidRPr="00E12499" w:rsidRDefault="00270B4E" w:rsidP="00270B4E">
      <w:pPr>
        <w:spacing w:after="200" w:line="276" w:lineRule="auto"/>
        <w:jc w:val="left"/>
        <w:rPr>
          <w:lang w:val="en-US"/>
        </w:rPr>
      </w:pPr>
      <w:r w:rsidRPr="00270B4E">
        <w:t xml:space="preserve">Lambert, Douglas M./Cooper, Martha C. (2000): </w:t>
      </w:r>
      <w:proofErr w:type="spellStart"/>
      <w:r w:rsidRPr="00270B4E">
        <w:t>Issues</w:t>
      </w:r>
      <w:proofErr w:type="spellEnd"/>
      <w:r w:rsidRPr="00270B4E">
        <w:t xml:space="preserve"> in Supply Chain Management. </w:t>
      </w:r>
      <w:r w:rsidRPr="00E12499">
        <w:rPr>
          <w:lang w:val="en-US"/>
        </w:rPr>
        <w:t xml:space="preserve">In: Industrial Marketing Management, 29 (1), </w:t>
      </w:r>
      <w:r w:rsidR="00A514D9">
        <w:rPr>
          <w:lang w:val="en-US"/>
        </w:rPr>
        <w:t xml:space="preserve">S. </w:t>
      </w:r>
      <w:r w:rsidRPr="00E12499">
        <w:rPr>
          <w:lang w:val="en-US"/>
        </w:rPr>
        <w:t>65-83.</w:t>
      </w:r>
    </w:p>
    <w:p w14:paraId="1616DD31" w14:textId="523D3F1F" w:rsidR="00270B4E" w:rsidRPr="00E12499" w:rsidRDefault="00270B4E" w:rsidP="00270B4E">
      <w:pPr>
        <w:spacing w:after="200" w:line="276" w:lineRule="auto"/>
        <w:jc w:val="left"/>
        <w:rPr>
          <w:lang w:val="en-US"/>
        </w:rPr>
      </w:pPr>
      <w:r w:rsidRPr="00E12499">
        <w:rPr>
          <w:lang w:val="en-US"/>
        </w:rPr>
        <w:t xml:space="preserve">Morgenstern, Oskar (1955): A Note on the Formulation of the Theory of Logistics. In: Naval Research Logistics, 2 (3), </w:t>
      </w:r>
      <w:r w:rsidR="00A514D9">
        <w:rPr>
          <w:lang w:val="en-US"/>
        </w:rPr>
        <w:t xml:space="preserve">S. </w:t>
      </w:r>
      <w:r w:rsidRPr="00E12499">
        <w:rPr>
          <w:lang w:val="en-US"/>
        </w:rPr>
        <w:t xml:space="preserve">129-136. </w:t>
      </w:r>
      <w:proofErr w:type="gramStart"/>
      <w:r w:rsidRPr="00E12499">
        <w:rPr>
          <w:lang w:val="en-US"/>
        </w:rPr>
        <w:t>Trends in Large Scale Retailing.</w:t>
      </w:r>
      <w:proofErr w:type="gramEnd"/>
    </w:p>
    <w:p w14:paraId="06306CA2" w14:textId="12AB58AA" w:rsidR="00270B4E" w:rsidRDefault="00270B4E" w:rsidP="00270B4E">
      <w:pPr>
        <w:spacing w:after="200" w:line="276" w:lineRule="auto"/>
        <w:jc w:val="left"/>
      </w:pPr>
      <w:r w:rsidRPr="00270B4E">
        <w:rPr>
          <w:lang w:val="en-US"/>
        </w:rPr>
        <w:t xml:space="preserve">O.V. (2000): Outsourcing. </w:t>
      </w:r>
      <w:r w:rsidRPr="00E12499">
        <w:t xml:space="preserve">In: Gabler Wirtschaftslexikon, 15. Auflage. Wiesbaden. </w:t>
      </w:r>
      <w:r w:rsidR="00A514D9">
        <w:t xml:space="preserve">S. </w:t>
      </w:r>
      <w:r w:rsidRPr="00E12499">
        <w:t xml:space="preserve">2344-2345.  </w:t>
      </w:r>
    </w:p>
    <w:p w14:paraId="0AC42F70" w14:textId="685E262C" w:rsidR="00270B4E" w:rsidRDefault="00270B4E" w:rsidP="00270B4E">
      <w:pPr>
        <w:spacing w:after="200" w:line="276" w:lineRule="auto"/>
        <w:jc w:val="left"/>
      </w:pPr>
      <w:r w:rsidRPr="00E12499">
        <w:lastRenderedPageBreak/>
        <w:t xml:space="preserve">O.V. (2002): „Dossier Globale Handelsstrukturen“. In: LP-International 11/02, </w:t>
      </w:r>
      <w:r w:rsidR="00A514D9">
        <w:t xml:space="preserve">S. </w:t>
      </w:r>
      <w:r w:rsidRPr="00E12499">
        <w:t>10-13.</w:t>
      </w:r>
    </w:p>
    <w:p w14:paraId="235C9216" w14:textId="4FC8530A" w:rsidR="00270B4E" w:rsidRPr="00A514D9" w:rsidRDefault="00270B4E" w:rsidP="00270B4E">
      <w:pPr>
        <w:spacing w:after="200" w:line="276" w:lineRule="auto"/>
        <w:jc w:val="left"/>
      </w:pPr>
      <w:r w:rsidRPr="00E12499">
        <w:t>Real (2011): Die real,- SB-Warenhaus GmbH. Online im Internet unter: http://www.real.de/unternehmen/das-unternehmen-real.html (</w:t>
      </w:r>
      <w:r w:rsidRPr="00A514D9">
        <w:t>Abfr</w:t>
      </w:r>
      <w:r w:rsidR="00A514D9" w:rsidRPr="00A514D9">
        <w:t>age: 30.10.2011; [MEZ] 13:06</w:t>
      </w:r>
      <w:r w:rsidRPr="00A514D9">
        <w:t>).</w:t>
      </w:r>
    </w:p>
    <w:p w14:paraId="315D2AE3" w14:textId="5C9F5AE4" w:rsidR="00270B4E" w:rsidRPr="00C57FD7" w:rsidRDefault="00270B4E" w:rsidP="00270B4E">
      <w:pPr>
        <w:spacing w:after="200" w:line="276" w:lineRule="auto"/>
        <w:jc w:val="left"/>
        <w:rPr>
          <w:lang w:val="en-US"/>
        </w:rPr>
      </w:pPr>
      <w:r w:rsidRPr="00136675">
        <w:rPr>
          <w:lang w:val="en-US"/>
        </w:rPr>
        <w:t>Sinha, Amit/</w:t>
      </w:r>
      <w:proofErr w:type="spellStart"/>
      <w:r w:rsidRPr="00136675">
        <w:rPr>
          <w:lang w:val="en-US"/>
        </w:rPr>
        <w:t>Kotzab</w:t>
      </w:r>
      <w:proofErr w:type="spellEnd"/>
      <w:r w:rsidRPr="00136675">
        <w:rPr>
          <w:lang w:val="en-US"/>
        </w:rPr>
        <w:t xml:space="preserve">, Herbert (2011): Supply Chain Management. </w:t>
      </w:r>
      <w:proofErr w:type="gramStart"/>
      <w:r w:rsidRPr="00136675">
        <w:rPr>
          <w:lang w:val="en-US"/>
        </w:rPr>
        <w:t>A Managerial Approach.</w:t>
      </w:r>
      <w:proofErr w:type="gramEnd"/>
      <w:r w:rsidRPr="00136675">
        <w:rPr>
          <w:lang w:val="en-US"/>
        </w:rPr>
        <w:t xml:space="preserve"> </w:t>
      </w:r>
      <w:r w:rsidRPr="00C57FD7">
        <w:rPr>
          <w:lang w:val="en-US"/>
        </w:rPr>
        <w:t>New Delhi et al.: Tata McGraw Hill Education Private Limited</w:t>
      </w:r>
      <w:r w:rsidR="00C57FD7" w:rsidRPr="00C57FD7">
        <w:rPr>
          <w:lang w:val="en-US"/>
        </w:rPr>
        <w:t>.</w:t>
      </w:r>
      <w:r w:rsidRPr="00C57FD7">
        <w:rPr>
          <w:lang w:val="en-US"/>
        </w:rPr>
        <w:t xml:space="preserve"> </w:t>
      </w:r>
    </w:p>
    <w:p w14:paraId="5E431896" w14:textId="48E46D12" w:rsidR="00270B4E" w:rsidRPr="00270B4E" w:rsidRDefault="00270B4E" w:rsidP="00270B4E">
      <w:pPr>
        <w:spacing w:after="200" w:line="276" w:lineRule="auto"/>
        <w:jc w:val="left"/>
      </w:pPr>
      <w:proofErr w:type="spellStart"/>
      <w:r w:rsidRPr="00E12499">
        <w:t>Schnedlitz</w:t>
      </w:r>
      <w:proofErr w:type="spellEnd"/>
      <w:r w:rsidRPr="00E12499">
        <w:t>, Peter/</w:t>
      </w:r>
      <w:proofErr w:type="spellStart"/>
      <w:r w:rsidRPr="00E12499">
        <w:t>Kotzab</w:t>
      </w:r>
      <w:proofErr w:type="spellEnd"/>
      <w:r w:rsidRPr="00E12499">
        <w:t xml:space="preserve">, Herbert/Teller, Christoph (2004): Die Kunden als Erfüllungsgehilfen des stationären Einzelhandels bei der physischen Distribution von Waren. In: </w:t>
      </w:r>
      <w:proofErr w:type="spellStart"/>
      <w:r w:rsidRPr="00E12499">
        <w:t>Trommsdorff</w:t>
      </w:r>
      <w:proofErr w:type="spellEnd"/>
      <w:r w:rsidRPr="00E12499">
        <w:t xml:space="preserve">, Volker (Hrsg.): Handelsforschung 2002. Neue Erkenntnisse für Praxis und Wissenschaft des Handels. </w:t>
      </w:r>
      <w:r w:rsidRPr="00270B4E">
        <w:t xml:space="preserve">Köln: BBE-Verlag, </w:t>
      </w:r>
      <w:r w:rsidR="00A514D9">
        <w:t xml:space="preserve">S. </w:t>
      </w:r>
      <w:r w:rsidRPr="00270B4E">
        <w:t>87-106.</w:t>
      </w:r>
    </w:p>
    <w:p w14:paraId="4F130F54" w14:textId="77777777" w:rsidR="00270B4E" w:rsidRDefault="00270B4E" w:rsidP="00270B4E">
      <w:pPr>
        <w:spacing w:after="200" w:line="276" w:lineRule="auto"/>
        <w:jc w:val="left"/>
      </w:pPr>
      <w:proofErr w:type="spellStart"/>
      <w:r w:rsidRPr="00E12499">
        <w:t>Vahrenkamp</w:t>
      </w:r>
      <w:proofErr w:type="spellEnd"/>
      <w:r w:rsidRPr="00E12499">
        <w:t xml:space="preserve">, Richard/ </w:t>
      </w:r>
      <w:proofErr w:type="spellStart"/>
      <w:r w:rsidRPr="00E12499">
        <w:t>Siepermann</w:t>
      </w:r>
      <w:proofErr w:type="spellEnd"/>
      <w:r w:rsidRPr="00E12499">
        <w:t xml:space="preserve">, Christoph (2005): Logistik - Management und Strategien. 5. Auflage. München et al.: </w:t>
      </w:r>
      <w:proofErr w:type="spellStart"/>
      <w:r w:rsidRPr="00E12499">
        <w:t>Oldenbourg</w:t>
      </w:r>
      <w:proofErr w:type="spellEnd"/>
      <w:r w:rsidRPr="00E12499">
        <w:t xml:space="preserve">. </w:t>
      </w:r>
    </w:p>
    <w:p w14:paraId="293FE561" w14:textId="77777777" w:rsidR="00270B4E" w:rsidRDefault="00270B4E" w:rsidP="00270B4E">
      <w:pPr>
        <w:spacing w:after="200" w:line="276" w:lineRule="auto"/>
        <w:jc w:val="left"/>
      </w:pPr>
      <w:r w:rsidRPr="00270B4E">
        <w:t>Weber, Jürgen/</w:t>
      </w:r>
      <w:proofErr w:type="spellStart"/>
      <w:r w:rsidRPr="00270B4E">
        <w:t>Wallenburg</w:t>
      </w:r>
      <w:proofErr w:type="spellEnd"/>
      <w:r w:rsidRPr="00270B4E">
        <w:t xml:space="preserve">, Carl M. (2010): Logistik- und Supply Chain Controlling, 6. </w:t>
      </w:r>
      <w:r w:rsidRPr="00E12499">
        <w:t>Auflage. Stuttgart:  Schäffer-Poesche</w:t>
      </w:r>
      <w:r>
        <w:t>l</w:t>
      </w:r>
      <w:r w:rsidRPr="00E12499">
        <w:t>.</w:t>
      </w:r>
    </w:p>
    <w:p w14:paraId="4D7DCDA4" w14:textId="77777777" w:rsidR="00270B4E" w:rsidRPr="00270B4E" w:rsidRDefault="00270B4E" w:rsidP="00270B4E">
      <w:pPr>
        <w:jc w:val="left"/>
        <w:rPr>
          <w:b/>
          <w:sz w:val="26"/>
          <w:szCs w:val="26"/>
        </w:rPr>
        <w:sectPr w:rsidR="00270B4E" w:rsidRPr="00270B4E" w:rsidSect="000336F3">
          <w:headerReference w:type="default" r:id="rId13"/>
          <w:footerReference w:type="default" r:id="rId14"/>
          <w:pgSz w:w="11906" w:h="16838" w:code="9"/>
          <w:pgMar w:top="1418" w:right="1418" w:bottom="1134" w:left="1418" w:header="709" w:footer="847" w:gutter="0"/>
          <w:pgNumType w:fmt="upperRoman" w:start="1"/>
          <w:cols w:space="708"/>
          <w:titlePg/>
          <w:docGrid w:linePitch="360"/>
        </w:sectPr>
      </w:pPr>
    </w:p>
    <w:p w14:paraId="601E6C4F" w14:textId="4FC21F02" w:rsidR="008205B6" w:rsidRPr="001B1F0D" w:rsidRDefault="00162EF5" w:rsidP="00026E7C">
      <w:pPr>
        <w:pStyle w:val="berschrift1"/>
        <w:spacing w:line="276" w:lineRule="auto"/>
        <w:rPr>
          <w:lang w:val="de-DE"/>
        </w:rPr>
      </w:pPr>
      <w:bookmarkStart w:id="8" w:name="_Toc17793015"/>
      <w:r w:rsidRPr="001B1F0D">
        <w:rPr>
          <w:lang w:val="de-DE"/>
        </w:rPr>
        <w:lastRenderedPageBreak/>
        <w:t>Einleitung</w:t>
      </w:r>
      <w:bookmarkEnd w:id="8"/>
    </w:p>
    <w:p w14:paraId="601E6C50" w14:textId="00357953" w:rsidR="005276F1" w:rsidRPr="001B1F0D" w:rsidRDefault="00D02733" w:rsidP="00026E7C">
      <w:pPr>
        <w:spacing w:line="276" w:lineRule="auto"/>
      </w:pPr>
      <w:proofErr w:type="spellStart"/>
      <w:r>
        <w:t>Granzin</w:t>
      </w:r>
      <w:proofErr w:type="spellEnd"/>
      <w:r>
        <w:t xml:space="preserve"> und </w:t>
      </w:r>
      <w:r w:rsidR="007D526D" w:rsidRPr="0008111A">
        <w:t>Bahn (1989</w:t>
      </w:r>
      <w:r w:rsidR="004E4FC3">
        <w:t xml:space="preserve">, </w:t>
      </w:r>
      <w:r>
        <w:t xml:space="preserve">S. </w:t>
      </w:r>
      <w:r w:rsidR="001B1D00" w:rsidRPr="0008111A">
        <w:t>15</w:t>
      </w:r>
      <w:r w:rsidR="007D526D" w:rsidRPr="0008111A">
        <w:t>)</w:t>
      </w:r>
      <w:r w:rsidR="008205B6" w:rsidRPr="0008111A">
        <w:t xml:space="preserve"> </w:t>
      </w:r>
      <w:r w:rsidR="007E0EEB" w:rsidRPr="0008111A">
        <w:t>liefern</w:t>
      </w:r>
      <w:r w:rsidR="00D35B39" w:rsidRPr="0008111A">
        <w:t xml:space="preserve"> eine neue Fachrichtung unter dem Namen</w:t>
      </w:r>
      <w:r w:rsidR="004C25B3" w:rsidRPr="0008111A">
        <w:t xml:space="preserve"> Konsumentenlogistik</w:t>
      </w:r>
      <w:r w:rsidR="00D35B39" w:rsidRPr="0008111A">
        <w:t>. Sie haben erkannt, dass Industrielogistik und Supply Chain Management</w:t>
      </w:r>
      <w:r w:rsidR="00D35B39" w:rsidRPr="0008111A">
        <w:rPr>
          <w:rStyle w:val="Funotenzeichen"/>
        </w:rPr>
        <w:footnoteReference w:id="1"/>
      </w:r>
      <w:r w:rsidR="00D35B39" w:rsidRPr="0008111A">
        <w:t xml:space="preserve"> (SCM) nur die Warenverteilung </w:t>
      </w:r>
      <w:r w:rsidR="00D35B39" w:rsidRPr="001B1F0D">
        <w:t>bis zum Point-</w:t>
      </w:r>
      <w:proofErr w:type="spellStart"/>
      <w:r w:rsidR="00D35B39" w:rsidRPr="001B1F0D">
        <w:t>Of</w:t>
      </w:r>
      <w:proofErr w:type="spellEnd"/>
      <w:r w:rsidR="00D35B39" w:rsidRPr="001B1F0D">
        <w:t>-</w:t>
      </w:r>
      <w:proofErr w:type="spellStart"/>
      <w:r w:rsidR="00D35B39" w:rsidRPr="001B1F0D">
        <w:t>Sale</w:t>
      </w:r>
      <w:proofErr w:type="spellEnd"/>
      <w:r w:rsidR="00D35B39" w:rsidRPr="001B1F0D">
        <w:t xml:space="preserve"> (POS) berücksichtigen und daher die “Letzte Meile” bis zum Point-</w:t>
      </w:r>
      <w:proofErr w:type="spellStart"/>
      <w:r w:rsidR="00D35B39" w:rsidRPr="001B1F0D">
        <w:t>Of</w:t>
      </w:r>
      <w:proofErr w:type="spellEnd"/>
      <w:r w:rsidR="00D35B39" w:rsidRPr="001B1F0D">
        <w:t>-</w:t>
      </w:r>
      <w:proofErr w:type="spellStart"/>
      <w:r w:rsidR="00D35B39" w:rsidRPr="001B1F0D">
        <w:t>Consumption</w:t>
      </w:r>
      <w:proofErr w:type="spellEnd"/>
      <w:r w:rsidR="00D35B39" w:rsidRPr="001B1F0D">
        <w:rPr>
          <w:rStyle w:val="Funotenzeichen"/>
        </w:rPr>
        <w:footnoteReference w:id="2"/>
      </w:r>
      <w:r w:rsidR="00D35B39" w:rsidRPr="001B1F0D">
        <w:t xml:space="preserve"> (POC) vernachlässigen. </w:t>
      </w:r>
    </w:p>
    <w:p w14:paraId="601E6C51" w14:textId="1E7C23A5" w:rsidR="008205B6" w:rsidRPr="001B1F0D" w:rsidRDefault="00F10834" w:rsidP="00026E7C">
      <w:pPr>
        <w:spacing w:line="276" w:lineRule="auto"/>
        <w:rPr>
          <w:b/>
          <w:sz w:val="26"/>
          <w:szCs w:val="26"/>
        </w:rPr>
      </w:pPr>
      <w:r w:rsidRPr="001B1F0D">
        <w:t>Obwohl der he</w:t>
      </w:r>
      <w:r w:rsidR="004F40EB">
        <w:t xml:space="preserve">utige Online-Lebensmittelhandel </w:t>
      </w:r>
      <w:r w:rsidR="00C81ADE" w:rsidRPr="001B1F0D">
        <w:t>beliebter geworden ist, bevorzugen die meisten Verbraucher nach wie vor stationäre Geschäfte wie S</w:t>
      </w:r>
      <w:r w:rsidR="00F020AE">
        <w:t>upermärkte, Verbrauchermärkte</w:t>
      </w:r>
      <w:r w:rsidR="00C81ADE" w:rsidRPr="001B1F0D">
        <w:t xml:space="preserve"> und Discounter </w:t>
      </w:r>
      <w:r w:rsidR="005276F1" w:rsidRPr="001B1F0D">
        <w:t>(</w:t>
      </w:r>
      <w:r w:rsidR="007D526D" w:rsidRPr="001B1F0D">
        <w:t>Ernst &amp; Young (EY)</w:t>
      </w:r>
      <w:r w:rsidR="00D02733">
        <w:t>,</w:t>
      </w:r>
      <w:r w:rsidR="007D526D" w:rsidRPr="001B1F0D">
        <w:t xml:space="preserve"> 2014</w:t>
      </w:r>
      <w:r w:rsidR="00EA32FD" w:rsidRPr="001B1F0D">
        <w:t>, o. S</w:t>
      </w:r>
      <w:r w:rsidR="00691E81" w:rsidRPr="001B1F0D">
        <w:t>.</w:t>
      </w:r>
      <w:r w:rsidR="007D526D" w:rsidRPr="001B1F0D">
        <w:t>)</w:t>
      </w:r>
      <w:r w:rsidR="008205B6" w:rsidRPr="001B1F0D">
        <w:t>.</w:t>
      </w:r>
      <w:r w:rsidR="004F2F91" w:rsidRPr="001B1F0D">
        <w:t>.</w:t>
      </w:r>
      <w:r w:rsidR="008205B6" w:rsidRPr="001B1F0D">
        <w:t xml:space="preserve">. </w:t>
      </w:r>
    </w:p>
    <w:p w14:paraId="601E6C52" w14:textId="60DFD11B" w:rsidR="008205B6" w:rsidRPr="001B1F0D" w:rsidRDefault="00162EF5" w:rsidP="00026E7C">
      <w:pPr>
        <w:pStyle w:val="berschrift2"/>
        <w:spacing w:line="276" w:lineRule="auto"/>
        <w:rPr>
          <w:lang w:val="de-DE"/>
        </w:rPr>
      </w:pPr>
      <w:bookmarkStart w:id="9" w:name="_Toc17793016"/>
      <w:r w:rsidRPr="001B1F0D">
        <w:rPr>
          <w:lang w:val="de-DE"/>
        </w:rPr>
        <w:t>Zielsetzung</w:t>
      </w:r>
      <w:bookmarkEnd w:id="9"/>
    </w:p>
    <w:p w14:paraId="601E6C54" w14:textId="5CA1A344" w:rsidR="008205B6" w:rsidRPr="007E0EEB" w:rsidRDefault="00821066" w:rsidP="00026E7C">
      <w:pPr>
        <w:spacing w:line="276" w:lineRule="auto"/>
      </w:pPr>
      <w:r w:rsidRPr="001B1F0D">
        <w:t>….</w:t>
      </w:r>
      <w:r w:rsidR="008205B6" w:rsidRPr="001B1F0D">
        <w:t xml:space="preserve">. </w:t>
      </w:r>
      <w:r w:rsidR="00F429BD" w:rsidRPr="001B1F0D">
        <w:t xml:space="preserve">Aus diesem </w:t>
      </w:r>
      <w:r w:rsidR="00F429BD" w:rsidRPr="007E0EEB">
        <w:t xml:space="preserve">Grund leitet die </w:t>
      </w:r>
      <w:r w:rsidR="00F429BD" w:rsidRPr="001B1F0D">
        <w:t xml:space="preserve">folgende Forschungsfrage diese Arbeit zur Entwicklung und Anwendung eines neuen Ansatzes, der das Ziel der Arbeit hoffentlich mit neuen Erkenntnissen </w:t>
      </w:r>
      <w:r w:rsidR="0008111A">
        <w:t>zur Konsumentenlogistik</w:t>
      </w:r>
      <w:r w:rsidR="00F429BD" w:rsidRPr="007E0EEB">
        <w:t xml:space="preserve"> </w:t>
      </w:r>
      <w:r w:rsidR="00F020AE" w:rsidRPr="007E0EEB">
        <w:t>bereichert</w:t>
      </w:r>
      <w:r w:rsidR="00F429BD" w:rsidRPr="007E0EEB">
        <w:t xml:space="preserve">: </w:t>
      </w:r>
    </w:p>
    <w:p w14:paraId="601E6C56" w14:textId="071FB88D" w:rsidR="008205B6" w:rsidRPr="001B1F0D" w:rsidRDefault="00F429BD" w:rsidP="00026E7C">
      <w:pPr>
        <w:pStyle w:val="Listenabsatz"/>
        <w:numPr>
          <w:ilvl w:val="0"/>
          <w:numId w:val="26"/>
        </w:numPr>
        <w:spacing w:line="276" w:lineRule="auto"/>
        <w:ind w:left="714" w:hanging="357"/>
        <w:rPr>
          <w:rFonts w:ascii="Times New Roman" w:hAnsi="Times New Roman"/>
          <w:sz w:val="24"/>
          <w:szCs w:val="24"/>
          <w:lang w:val="de-DE"/>
        </w:rPr>
      </w:pPr>
      <w:r w:rsidRPr="001B1F0D">
        <w:rPr>
          <w:rFonts w:ascii="Times New Roman" w:hAnsi="Times New Roman"/>
          <w:b/>
          <w:sz w:val="24"/>
          <w:szCs w:val="24"/>
          <w:lang w:val="de-DE"/>
        </w:rPr>
        <w:t xml:space="preserve">Welche Erkenntnisse können </w:t>
      </w:r>
      <w:r w:rsidRPr="0008111A">
        <w:rPr>
          <w:rFonts w:ascii="Times New Roman" w:hAnsi="Times New Roman"/>
          <w:b/>
          <w:sz w:val="24"/>
          <w:szCs w:val="24"/>
          <w:lang w:val="de-DE"/>
        </w:rPr>
        <w:t xml:space="preserve">wir über die </w:t>
      </w:r>
      <w:r w:rsidR="004C25B3" w:rsidRPr="0008111A">
        <w:rPr>
          <w:rFonts w:ascii="Times New Roman" w:hAnsi="Times New Roman"/>
          <w:b/>
          <w:sz w:val="24"/>
          <w:lang w:val="de-DE"/>
        </w:rPr>
        <w:t>Konsumentenlogistik</w:t>
      </w:r>
      <w:r w:rsidRPr="0008111A">
        <w:rPr>
          <w:rFonts w:ascii="Times New Roman" w:hAnsi="Times New Roman"/>
          <w:b/>
          <w:sz w:val="24"/>
          <w:szCs w:val="24"/>
          <w:lang w:val="de-DE"/>
        </w:rPr>
        <w:t xml:space="preserve"> gewinnen</w:t>
      </w:r>
      <w:r w:rsidRPr="001B1F0D">
        <w:rPr>
          <w:rFonts w:ascii="Times New Roman" w:hAnsi="Times New Roman"/>
          <w:b/>
          <w:sz w:val="24"/>
          <w:szCs w:val="24"/>
          <w:lang w:val="de-DE"/>
        </w:rPr>
        <w:t>, indem wir die Handlungen und Entscheidungen der Verbraucher untersuchen</w:t>
      </w:r>
      <w:r w:rsidR="00126356" w:rsidRPr="001B1F0D">
        <w:rPr>
          <w:rFonts w:ascii="Times New Roman" w:hAnsi="Times New Roman"/>
          <w:b/>
          <w:sz w:val="24"/>
          <w:szCs w:val="24"/>
          <w:lang w:val="de-DE"/>
        </w:rPr>
        <w:t xml:space="preserve"> während sie Lebensmittel einkaufen und ihre Haushalte verwalten?</w:t>
      </w:r>
      <w:r w:rsidR="008205B6" w:rsidRPr="001B1F0D">
        <w:rPr>
          <w:rFonts w:ascii="Times New Roman" w:hAnsi="Times New Roman"/>
          <w:b/>
          <w:sz w:val="24"/>
          <w:szCs w:val="24"/>
          <w:lang w:val="de-DE"/>
        </w:rPr>
        <w:t xml:space="preserve"> </w:t>
      </w:r>
    </w:p>
    <w:p w14:paraId="601E6C57" w14:textId="616B7764" w:rsidR="008205B6" w:rsidRPr="001B1F0D" w:rsidRDefault="00162EF5" w:rsidP="00026E7C">
      <w:pPr>
        <w:pStyle w:val="berschrift2"/>
        <w:spacing w:line="276" w:lineRule="auto"/>
        <w:rPr>
          <w:lang w:val="de-DE"/>
        </w:rPr>
      </w:pPr>
      <w:bookmarkStart w:id="10" w:name="_Toc17793017"/>
      <w:r w:rsidRPr="001B1F0D">
        <w:rPr>
          <w:lang w:val="de-DE"/>
        </w:rPr>
        <w:t>Gang der Argumentation</w:t>
      </w:r>
      <w:bookmarkEnd w:id="10"/>
    </w:p>
    <w:p w14:paraId="601E6C58" w14:textId="5212956D" w:rsidR="008205B6" w:rsidRPr="001B1F0D" w:rsidRDefault="00126356" w:rsidP="00026E7C">
      <w:pPr>
        <w:spacing w:line="276" w:lineRule="auto"/>
      </w:pPr>
      <w:bookmarkStart w:id="11" w:name="_Ref394047620"/>
      <w:bookmarkStart w:id="12" w:name="_Ref396750948"/>
      <w:r w:rsidRPr="001B1F0D">
        <w:t xml:space="preserve">Um </w:t>
      </w:r>
      <w:r w:rsidR="0064097A" w:rsidRPr="001B1F0D">
        <w:t>ein umfassendes Verständnis von</w:t>
      </w:r>
      <w:r w:rsidRPr="001B1F0D">
        <w:t xml:space="preserve"> </w:t>
      </w:r>
      <w:r w:rsidR="000151ED">
        <w:t>der Konsumentenlogistik</w:t>
      </w:r>
      <w:r w:rsidRPr="001B1F0D">
        <w:t xml:space="preserve"> zu erlagen, wird zunächst der theoretische Hintergrund vermittelt (Kapitel 2) …</w:t>
      </w:r>
      <w:r w:rsidR="008205B6" w:rsidRPr="001B1F0D">
        <w:t xml:space="preserve"> </w:t>
      </w:r>
    </w:p>
    <w:p w14:paraId="38D0B3AB" w14:textId="76D27117" w:rsidR="0064097A" w:rsidRPr="001B1F0D" w:rsidRDefault="00126356" w:rsidP="00026E7C">
      <w:pPr>
        <w:spacing w:line="276" w:lineRule="auto"/>
      </w:pPr>
      <w:r w:rsidRPr="001B1F0D">
        <w:t>Unter Berücksichtigung des theoretischen Hintergrunds wird die Methode “</w:t>
      </w:r>
      <w:proofErr w:type="spellStart"/>
      <w:r w:rsidRPr="001B1F0D">
        <w:t>Grounded</w:t>
      </w:r>
      <w:proofErr w:type="spellEnd"/>
      <w:r w:rsidRPr="001B1F0D">
        <w:t xml:space="preserve"> Approach” entwickelt (Kapitel 3). Die Grundlage </w:t>
      </w:r>
      <w:r w:rsidR="00F031C6">
        <w:t>für diesen Ansatz</w:t>
      </w:r>
      <w:r w:rsidRPr="001B1F0D">
        <w:t xml:space="preserve"> bildet die </w:t>
      </w:r>
      <w:proofErr w:type="spellStart"/>
      <w:r w:rsidRPr="001B1F0D">
        <w:t>Grounded</w:t>
      </w:r>
      <w:proofErr w:type="spellEnd"/>
      <w:r w:rsidRPr="001B1F0D">
        <w:t xml:space="preserve"> </w:t>
      </w:r>
      <w:proofErr w:type="spellStart"/>
      <w:r w:rsidRPr="001B1F0D">
        <w:t>Theory</w:t>
      </w:r>
      <w:proofErr w:type="spellEnd"/>
      <w:r w:rsidRPr="001B1F0D">
        <w:t xml:space="preserve"> (GT) von … </w:t>
      </w:r>
    </w:p>
    <w:p w14:paraId="601E6C5B" w14:textId="384F911D" w:rsidR="008205B6" w:rsidRPr="000151ED" w:rsidRDefault="008F056C" w:rsidP="00026E7C">
      <w:pPr>
        <w:spacing w:line="276" w:lineRule="auto"/>
      </w:pPr>
      <w:r w:rsidRPr="001B1F0D">
        <w:t xml:space="preserve">Kapitel 6 </w:t>
      </w:r>
      <w:r w:rsidRPr="000151ED">
        <w:t>fasst die Erg</w:t>
      </w:r>
      <w:r w:rsidR="0064097A" w:rsidRPr="000151ED">
        <w:t>ebnisse der Arbeit zusammen und</w:t>
      </w:r>
      <w:r w:rsidRPr="000151ED">
        <w:t xml:space="preserve"> </w:t>
      </w:r>
      <w:r w:rsidR="0063525C" w:rsidRPr="000151ED">
        <w:t xml:space="preserve">liefert einen Ausblick für weitere Forschung zur </w:t>
      </w:r>
      <w:r w:rsidR="004C25B3" w:rsidRPr="000151ED">
        <w:t>Konsumentenlogistik</w:t>
      </w:r>
      <w:r w:rsidR="0063525C" w:rsidRPr="000151ED">
        <w:t xml:space="preserve">. </w:t>
      </w:r>
    </w:p>
    <w:p w14:paraId="601E6C5C" w14:textId="0BD599B9" w:rsidR="008205B6" w:rsidRPr="001B1F0D" w:rsidRDefault="008205B6" w:rsidP="00026E7C">
      <w:pPr>
        <w:pStyle w:val="berschrift1"/>
        <w:spacing w:line="276" w:lineRule="auto"/>
        <w:rPr>
          <w:lang w:val="de-DE"/>
        </w:rPr>
      </w:pPr>
      <w:r w:rsidRPr="001B1F0D">
        <w:rPr>
          <w:lang w:val="de-DE"/>
        </w:rPr>
        <w:br w:type="page"/>
      </w:r>
      <w:bookmarkStart w:id="13" w:name="_Toc17793018"/>
      <w:bookmarkEnd w:id="11"/>
      <w:bookmarkEnd w:id="12"/>
      <w:r w:rsidR="004C25B3" w:rsidRPr="000151ED">
        <w:rPr>
          <w:lang w:val="de-DE"/>
        </w:rPr>
        <w:lastRenderedPageBreak/>
        <w:t>Konsumentenlogistik</w:t>
      </w:r>
      <w:bookmarkEnd w:id="13"/>
    </w:p>
    <w:p w14:paraId="601E6C5D" w14:textId="06EB9C6C" w:rsidR="008F2347" w:rsidRPr="001B1F0D" w:rsidRDefault="00473027" w:rsidP="00026E7C">
      <w:pPr>
        <w:pStyle w:val="berschrift2"/>
        <w:spacing w:line="276" w:lineRule="auto"/>
        <w:rPr>
          <w:lang w:val="de-DE"/>
        </w:rPr>
      </w:pPr>
      <w:bookmarkStart w:id="14" w:name="_Toc17793019"/>
      <w:r w:rsidRPr="001B1F0D">
        <w:rPr>
          <w:lang w:val="de-DE"/>
        </w:rPr>
        <w:t>Allgemeine Einführung</w:t>
      </w:r>
      <w:bookmarkEnd w:id="14"/>
      <w:r w:rsidRPr="001B1F0D">
        <w:rPr>
          <w:lang w:val="de-DE"/>
        </w:rPr>
        <w:t xml:space="preserve"> </w:t>
      </w:r>
    </w:p>
    <w:p w14:paraId="601E6C5E" w14:textId="1B03D08D" w:rsidR="008205B6" w:rsidRPr="001B1F0D" w:rsidRDefault="00473027" w:rsidP="00026E7C">
      <w:pPr>
        <w:spacing w:line="276" w:lineRule="auto"/>
      </w:pPr>
      <w:bookmarkStart w:id="15" w:name="_Ref392773779"/>
      <w:bookmarkStart w:id="16" w:name="_Ref396751972"/>
      <w:r w:rsidRPr="001B1F0D">
        <w:t xml:space="preserve">Um ihre Bedürfnisse zu befriedigen, beteiligen sich die Verbraucher an der </w:t>
      </w:r>
      <w:r w:rsidR="00BE554E" w:rsidRPr="001B1F0D">
        <w:t>Verteilung der Waren, indem sie</w:t>
      </w:r>
      <w:r w:rsidRPr="001B1F0D">
        <w:t xml:space="preserve"> ihre</w:t>
      </w:r>
      <w:r w:rsidR="009A0659" w:rsidRPr="001B1F0D">
        <w:t xml:space="preserve"> Einkaufstouren</w:t>
      </w:r>
      <w:r w:rsidRPr="001B1F0D">
        <w:t xml:space="preserve"> planen und durchführen, um Waren zu beschaffen. </w:t>
      </w:r>
      <w:r w:rsidR="00AB0706" w:rsidRPr="001B1F0D">
        <w:t>Sie unterstützen</w:t>
      </w:r>
      <w:r w:rsidR="006A0388">
        <w:t xml:space="preserve"> außerdem den Transport und den Umschlag </w:t>
      </w:r>
      <w:r w:rsidR="00AB0706" w:rsidRPr="001B1F0D">
        <w:t xml:space="preserve">der Waren vom POS zum POC. </w:t>
      </w:r>
    </w:p>
    <w:p w14:paraId="601E6C5F" w14:textId="1AB2E993" w:rsidR="008205B6" w:rsidRPr="000151ED" w:rsidRDefault="007022B5" w:rsidP="00026E7C">
      <w:pPr>
        <w:pStyle w:val="berschrift2"/>
        <w:spacing w:line="276" w:lineRule="auto"/>
        <w:rPr>
          <w:lang w:val="de-DE"/>
        </w:rPr>
      </w:pPr>
      <w:bookmarkStart w:id="17" w:name="_Toc17793020"/>
      <w:bookmarkEnd w:id="15"/>
      <w:bookmarkEnd w:id="16"/>
      <w:r w:rsidRPr="000151ED">
        <w:rPr>
          <w:lang w:val="de-DE"/>
        </w:rPr>
        <w:t>Konzeptualisierung der</w:t>
      </w:r>
      <w:r w:rsidR="008205B6" w:rsidRPr="000151ED">
        <w:rPr>
          <w:lang w:val="de-DE"/>
        </w:rPr>
        <w:t xml:space="preserve"> </w:t>
      </w:r>
      <w:r w:rsidR="004C25B3" w:rsidRPr="000151ED">
        <w:rPr>
          <w:lang w:val="de-DE"/>
        </w:rPr>
        <w:t>Konsumentenlogistik</w:t>
      </w:r>
      <w:bookmarkEnd w:id="17"/>
    </w:p>
    <w:p w14:paraId="601E6C61" w14:textId="486A8EBD" w:rsidR="008205B6" w:rsidRPr="001B1F0D" w:rsidRDefault="00AB0706" w:rsidP="00026E7C">
      <w:pPr>
        <w:spacing w:line="276" w:lineRule="auto"/>
      </w:pPr>
      <w:bookmarkStart w:id="18" w:name="_Ref396751051"/>
      <w:bookmarkStart w:id="19" w:name="_Ref396751119"/>
      <w:r w:rsidRPr="001B1F0D">
        <w:t xml:space="preserve">Die Aufgabe der Logistik </w:t>
      </w:r>
      <w:r w:rsidR="00384496" w:rsidRPr="001B1F0D">
        <w:t xml:space="preserve">kann definiert werden als die </w:t>
      </w:r>
      <w:r w:rsidR="006A0388">
        <w:t xml:space="preserve">effiziente </w:t>
      </w:r>
      <w:r w:rsidR="00384496" w:rsidRPr="001B1F0D">
        <w:t>Bereitstellung der richtigen Warenmengen am richtigen Ort in der richtigen Reihenfolge zur richtigen Zeit</w:t>
      </w:r>
      <w:r w:rsidR="008205B6" w:rsidRPr="001B1F0D">
        <w:t xml:space="preserve"> </w:t>
      </w:r>
      <w:r w:rsidR="00C849C6" w:rsidRPr="001B1F0D">
        <w:t>(</w:t>
      </w:r>
      <w:proofErr w:type="spellStart"/>
      <w:r w:rsidR="00C849C6" w:rsidRPr="001B1F0D">
        <w:t>Gudehus</w:t>
      </w:r>
      <w:proofErr w:type="spellEnd"/>
      <w:r w:rsidR="00D02733">
        <w:t xml:space="preserve"> und </w:t>
      </w:r>
      <w:proofErr w:type="spellStart"/>
      <w:r w:rsidR="004E4FC3">
        <w:t>Kotzab</w:t>
      </w:r>
      <w:proofErr w:type="spellEnd"/>
      <w:r w:rsidR="00D02733">
        <w:t>,</w:t>
      </w:r>
      <w:r w:rsidR="004E4FC3">
        <w:t xml:space="preserve"> 2012, </w:t>
      </w:r>
      <w:r w:rsidR="00D02733">
        <w:t xml:space="preserve">S. </w:t>
      </w:r>
      <w:r w:rsidR="00C849C6" w:rsidRPr="001B1F0D">
        <w:t>3)</w:t>
      </w:r>
      <w:r w:rsidR="008205B6" w:rsidRPr="001B1F0D">
        <w:t xml:space="preserve">. </w:t>
      </w:r>
    </w:p>
    <w:p w14:paraId="601E6C63" w14:textId="61680E76" w:rsidR="008205B6" w:rsidRPr="001B1F0D" w:rsidRDefault="00434A7A" w:rsidP="00026E7C">
      <w:pPr>
        <w:spacing w:line="276" w:lineRule="auto"/>
      </w:pPr>
      <w:r w:rsidRPr="001B1F0D">
        <w:t>…</w:t>
      </w:r>
      <w:r w:rsidR="008205B6" w:rsidRPr="001B1F0D">
        <w:t xml:space="preserve">. </w:t>
      </w:r>
      <w:r w:rsidR="00C30261" w:rsidRPr="001B1F0D">
        <w:t xml:space="preserve">Jeder Bereich umfasst Entscheidungen und Aktivitäten, die die Effizienz und Effektivität der Systemleistung bestimmen. Abbildung 1 zeigt </w:t>
      </w:r>
      <w:r w:rsidR="00542355" w:rsidRPr="001B1F0D">
        <w:t>das</w:t>
      </w:r>
      <w:r w:rsidR="00C30261" w:rsidRPr="001B1F0D">
        <w:t xml:space="preserve"> </w:t>
      </w:r>
      <w:r w:rsidR="00542355" w:rsidRPr="001B1F0D">
        <w:t>Prozessmodell.</w:t>
      </w:r>
      <w:r w:rsidR="00F4076A" w:rsidRPr="001B1F0D">
        <w:t xml:space="preserve"> </w:t>
      </w:r>
    </w:p>
    <w:p w14:paraId="216E12EB" w14:textId="77777777" w:rsidR="00590B04" w:rsidRDefault="00D63A2F" w:rsidP="00026E7C">
      <w:pPr>
        <w:keepNext/>
        <w:spacing w:line="276" w:lineRule="auto"/>
        <w:jc w:val="center"/>
      </w:pPr>
      <w:r>
        <w:rPr>
          <w:noProof/>
          <w:lang w:eastAsia="de-DE"/>
        </w:rPr>
        <w:drawing>
          <wp:inline distT="0" distB="0" distL="0" distR="0" wp14:anchorId="3A6C09FC" wp14:editId="05E33224">
            <wp:extent cx="5760720" cy="3960825"/>
            <wp:effectExtent l="0" t="0" r="0" b="1905"/>
            <wp:docPr id="5" name="Grafik 5" descr="C:\Users\Studis\Desktop\Jantje\Formatvorlage\Abbildung richt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tudis\Desktop\Jantje\Formatvorlage\Abbildung richti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60825"/>
                    </a:xfrm>
                    <a:prstGeom prst="rect">
                      <a:avLst/>
                    </a:prstGeom>
                    <a:noFill/>
                    <a:ln>
                      <a:noFill/>
                    </a:ln>
                  </pic:spPr>
                </pic:pic>
              </a:graphicData>
            </a:graphic>
          </wp:inline>
        </w:drawing>
      </w:r>
    </w:p>
    <w:p w14:paraId="79859A58" w14:textId="2EFA232B" w:rsidR="00B1402B" w:rsidRPr="00590B04" w:rsidRDefault="00590B04" w:rsidP="00026E7C">
      <w:pPr>
        <w:pStyle w:val="Beschriftung"/>
        <w:spacing w:line="276" w:lineRule="auto"/>
      </w:pPr>
      <w:r w:rsidRPr="00590B04">
        <w:t xml:space="preserve">Abbildung </w:t>
      </w:r>
      <w:r w:rsidRPr="00590B04">
        <w:fldChar w:fldCharType="begin"/>
      </w:r>
      <w:r w:rsidRPr="00590B04">
        <w:instrText xml:space="preserve"> SEQ Abbildung \* ARABIC </w:instrText>
      </w:r>
      <w:r w:rsidRPr="00590B04">
        <w:fldChar w:fldCharType="separate"/>
      </w:r>
      <w:r w:rsidRPr="00590B04">
        <w:rPr>
          <w:noProof/>
        </w:rPr>
        <w:t>2</w:t>
      </w:r>
      <w:r w:rsidRPr="00590B04">
        <w:fldChar w:fldCharType="end"/>
      </w:r>
      <w:r w:rsidRPr="00590B04">
        <w:t>: Prozessmodell für Entscheidungen i</w:t>
      </w:r>
      <w:r w:rsidR="004E4FC3">
        <w:t>n der Konsumentenlogis</w:t>
      </w:r>
      <w:r w:rsidR="00D02733">
        <w:t>tik (</w:t>
      </w:r>
      <w:proofErr w:type="spellStart"/>
      <w:r w:rsidR="00D02733">
        <w:t>Granzin</w:t>
      </w:r>
      <w:proofErr w:type="spellEnd"/>
      <w:r w:rsidR="00D02733">
        <w:t xml:space="preserve"> und </w:t>
      </w:r>
      <w:r w:rsidR="004E4FC3">
        <w:t>Bahn</w:t>
      </w:r>
      <w:r w:rsidR="00D02733">
        <w:t>,</w:t>
      </w:r>
      <w:r w:rsidR="004E4FC3">
        <w:t xml:space="preserve"> 1989, </w:t>
      </w:r>
      <w:r w:rsidR="00D02733">
        <w:t xml:space="preserve">S. </w:t>
      </w:r>
      <w:r w:rsidRPr="00590B04">
        <w:t>93)</w:t>
      </w:r>
    </w:p>
    <w:p w14:paraId="486173EB" w14:textId="21C800D2" w:rsidR="00B1402B" w:rsidRPr="00935BD5" w:rsidRDefault="006F7BA7" w:rsidP="00026E7C">
      <w:pPr>
        <w:spacing w:line="276" w:lineRule="auto"/>
      </w:pPr>
      <w:r w:rsidRPr="001B1F0D">
        <w:rPr>
          <w:b/>
        </w:rPr>
        <w:t>Ort</w:t>
      </w:r>
      <w:r w:rsidR="008205B6" w:rsidRPr="001B1F0D">
        <w:rPr>
          <w:b/>
        </w:rPr>
        <w:t xml:space="preserve"> (1)</w:t>
      </w:r>
      <w:r w:rsidR="008205B6" w:rsidRPr="001B1F0D">
        <w:t xml:space="preserve"> </w:t>
      </w:r>
      <w:r w:rsidRPr="001B1F0D">
        <w:t xml:space="preserve">betrifft alle Aktivitäten </w:t>
      </w:r>
      <w:r w:rsidR="0095434F">
        <w:t>hinsichtlich der</w:t>
      </w:r>
      <w:r w:rsidRPr="001B1F0D">
        <w:t xml:space="preserve"> Entscheidungen über Raum und Zeit. Die </w:t>
      </w:r>
      <w:r w:rsidR="00B5194D">
        <w:t>wahrscheinlich</w:t>
      </w:r>
      <w:r w:rsidRPr="001B1F0D">
        <w:t xml:space="preserve"> wichtigste Entsch</w:t>
      </w:r>
      <w:r w:rsidR="0095434F">
        <w:t>eidung in Bezug auf den Wohnsitz</w:t>
      </w:r>
      <w:r w:rsidRPr="001B1F0D">
        <w:t xml:space="preserve">, </w:t>
      </w:r>
      <w:r w:rsidR="004F40EB">
        <w:t>in Form eines</w:t>
      </w:r>
      <w:r w:rsidRPr="001B1F0D">
        <w:t xml:space="preserve"> Haus</w:t>
      </w:r>
      <w:r w:rsidR="004F40EB">
        <w:t>es</w:t>
      </w:r>
      <w:r w:rsidRPr="001B1F0D">
        <w:t xml:space="preserve"> anstelle einer Wohnung, hat unterschiedliche </w:t>
      </w:r>
      <w:r w:rsidR="004F40EB">
        <w:t>Auswirkungen</w:t>
      </w:r>
      <w:r w:rsidRPr="001B1F0D">
        <w:t xml:space="preserve"> auf die folgenden </w:t>
      </w:r>
      <w:r w:rsidRPr="001B1F0D">
        <w:lastRenderedPageBreak/>
        <w:t>Entscheidungen/Aktivitäten</w:t>
      </w:r>
      <w:r w:rsidR="008205B6" w:rsidRPr="001B1F0D">
        <w:t xml:space="preserve"> </w:t>
      </w:r>
      <w:r w:rsidRPr="001B1F0D">
        <w:t xml:space="preserve">innerhalb des Systemprozesses. </w:t>
      </w:r>
      <w:r w:rsidR="00A05DC3" w:rsidRPr="001B1F0D">
        <w:t>Ein Haus weist möglicherweise mehr Platz als</w:t>
      </w:r>
      <w:r w:rsidR="009A0659" w:rsidRPr="001B1F0D">
        <w:t xml:space="preserve"> </w:t>
      </w:r>
      <w:r w:rsidR="00A05DC3" w:rsidRPr="001B1F0D">
        <w:t>eine Wohnung auf, wodurch der Verbrauche</w:t>
      </w:r>
      <w:r w:rsidR="00924B06" w:rsidRPr="001B1F0D">
        <w:t>r</w:t>
      </w:r>
      <w:r w:rsidR="0097404E" w:rsidRPr="001B1F0D">
        <w:t>…</w:t>
      </w:r>
      <w:r w:rsidR="00A05DC3" w:rsidRPr="001B1F0D">
        <w:t xml:space="preserve"> </w:t>
      </w:r>
    </w:p>
    <w:p w14:paraId="68A84973" w14:textId="761B2198" w:rsidR="00935BD5" w:rsidRPr="00935BD5" w:rsidRDefault="00935BD5" w:rsidP="00607CE6">
      <w:pPr>
        <w:pStyle w:val="Beschriftung"/>
      </w:pPr>
      <w:r w:rsidRPr="00935BD5">
        <w:t xml:space="preserve">Tabelle </w:t>
      </w:r>
      <w:r w:rsidR="00607CE6">
        <w:t>2</w:t>
      </w:r>
      <w:r w:rsidRPr="00935BD5">
        <w:t>: Identifizierte Funktionen der Konsumentenlo</w:t>
      </w:r>
      <w:r w:rsidR="004E4FC3">
        <w:t xml:space="preserve">gistik (In Anlehnung an </w:t>
      </w:r>
      <w:proofErr w:type="spellStart"/>
      <w:r w:rsidR="004E4FC3">
        <w:t>Granzin</w:t>
      </w:r>
      <w:proofErr w:type="spellEnd"/>
      <w:r w:rsidR="00D02733">
        <w:t>,</w:t>
      </w:r>
      <w:r w:rsidR="004E4FC3">
        <w:t xml:space="preserve"> 1990, </w:t>
      </w:r>
      <w:r w:rsidR="00D02733">
        <w:t xml:space="preserve">S. </w:t>
      </w:r>
      <w:r w:rsidRPr="00935BD5">
        <w:t>248-25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57"/>
      </w:tblGrid>
      <w:tr w:rsidR="007040D1" w:rsidRPr="001B1F0D" w14:paraId="2AF74ADF" w14:textId="77777777" w:rsidTr="00F41F2F">
        <w:tc>
          <w:tcPr>
            <w:tcW w:w="9057" w:type="dxa"/>
          </w:tcPr>
          <w:p w14:paraId="0833169D" w14:textId="77777777" w:rsidR="007040D1" w:rsidRPr="001B1F0D" w:rsidRDefault="007040D1" w:rsidP="00F41F2F">
            <w:pPr>
              <w:keepNext/>
              <w:spacing w:before="120" w:after="120" w:line="276" w:lineRule="auto"/>
              <w:jc w:val="left"/>
              <w:rPr>
                <w:i/>
                <w:sz w:val="18"/>
              </w:rPr>
            </w:pPr>
            <w:r w:rsidRPr="001B1F0D">
              <w:rPr>
                <w:b/>
                <w:sz w:val="18"/>
              </w:rPr>
              <w:t>Häusliches Bestandsmanagement (Bestand):</w:t>
            </w:r>
            <w:r w:rsidRPr="001B1F0D">
              <w:rPr>
                <w:sz w:val="18"/>
              </w:rPr>
              <w:t xml:space="preserve"> </w:t>
            </w:r>
            <w:r w:rsidRPr="001B1F0D">
              <w:rPr>
                <w:i/>
                <w:sz w:val="18"/>
              </w:rPr>
              <w:t>Beinhaltet Aktivitäten/Entscheidungen in Bezug auf: Wo sollen Gegenstände zu Hause gelagert werden, wann soll ein Produkt gekauft werden, das Entsorgen von Artikeln, das Entfernen von Artikeln aus dem Lager, die Verwaltung der Versorgung des Haushalts, die Bedarfsermittlung, die Kontrolle der zu Hause verfügbaren Artikel und die Formulierung der Einkaufsliste.</w:t>
            </w:r>
          </w:p>
        </w:tc>
      </w:tr>
      <w:tr w:rsidR="007040D1" w:rsidRPr="001B1F0D" w14:paraId="58C8F9F1" w14:textId="77777777" w:rsidTr="00F41F2F">
        <w:tc>
          <w:tcPr>
            <w:tcW w:w="9057" w:type="dxa"/>
          </w:tcPr>
          <w:p w14:paraId="6C000B93" w14:textId="702D6BF0" w:rsidR="007040D1" w:rsidRPr="001B1F0D" w:rsidRDefault="007040D1" w:rsidP="005F30C3">
            <w:pPr>
              <w:keepNext/>
              <w:spacing w:before="120" w:after="120" w:line="276" w:lineRule="auto"/>
              <w:jc w:val="left"/>
              <w:rPr>
                <w:sz w:val="18"/>
              </w:rPr>
            </w:pPr>
            <w:r w:rsidRPr="001B1F0D">
              <w:rPr>
                <w:b/>
                <w:sz w:val="18"/>
              </w:rPr>
              <w:t xml:space="preserve">Auswahl des Ausgangspunkts der Tour (Standort): </w:t>
            </w:r>
            <w:r w:rsidRPr="001B1F0D">
              <w:rPr>
                <w:i/>
                <w:sz w:val="18"/>
              </w:rPr>
              <w:t>Beinhaltet Aktivitäten/Entscheidungen in Bezug auf: Von wo soll die Einkaufstour beginnen.</w:t>
            </w:r>
            <w:r w:rsidRPr="001B1F0D">
              <w:rPr>
                <w:sz w:val="18"/>
              </w:rPr>
              <w:t xml:space="preserve"> </w:t>
            </w:r>
          </w:p>
        </w:tc>
      </w:tr>
      <w:tr w:rsidR="007040D1" w:rsidRPr="001B1F0D" w14:paraId="1DB4440E" w14:textId="77777777" w:rsidTr="00F41F2F">
        <w:tc>
          <w:tcPr>
            <w:tcW w:w="9057" w:type="dxa"/>
          </w:tcPr>
          <w:p w14:paraId="31296FD6" w14:textId="30BD7ED6" w:rsidR="007040D1" w:rsidRPr="001B1F0D" w:rsidRDefault="007040D1" w:rsidP="00F41F2F">
            <w:pPr>
              <w:keepNext/>
              <w:spacing w:before="120" w:after="120" w:line="276" w:lineRule="auto"/>
              <w:jc w:val="left"/>
              <w:rPr>
                <w:sz w:val="18"/>
              </w:rPr>
            </w:pPr>
            <w:r w:rsidRPr="001B1F0D">
              <w:rPr>
                <w:b/>
                <w:sz w:val="18"/>
              </w:rPr>
              <w:t>Tourenplanung (Transport):</w:t>
            </w:r>
            <w:r w:rsidRPr="001B1F0D">
              <w:rPr>
                <w:sz w:val="18"/>
              </w:rPr>
              <w:t xml:space="preserve"> </w:t>
            </w:r>
            <w:r w:rsidRPr="001B1F0D">
              <w:rPr>
                <w:i/>
                <w:sz w:val="18"/>
              </w:rPr>
              <w:t>Beinhaltet Aktivitäte</w:t>
            </w:r>
            <w:r w:rsidR="001E28BC">
              <w:rPr>
                <w:i/>
                <w:sz w:val="18"/>
              </w:rPr>
              <w:t>n/Entscheidungen in Bezug auf: W</w:t>
            </w:r>
            <w:r w:rsidRPr="001B1F0D">
              <w:rPr>
                <w:i/>
                <w:sz w:val="18"/>
              </w:rPr>
              <w:t>elches Fahrzeug, welches Transportmittel, welche Route, wann (Uhrzeit), welche Person soll mit wem einkaufen.</w:t>
            </w:r>
          </w:p>
        </w:tc>
      </w:tr>
      <w:tr w:rsidR="007040D1" w:rsidRPr="001B1F0D" w14:paraId="46CCE2E1" w14:textId="77777777" w:rsidTr="00F41F2F">
        <w:tc>
          <w:tcPr>
            <w:tcW w:w="9057" w:type="dxa"/>
          </w:tcPr>
          <w:p w14:paraId="27A3825D" w14:textId="6D39D925" w:rsidR="007040D1" w:rsidRPr="001B1F0D" w:rsidRDefault="007040D1" w:rsidP="00A40F77">
            <w:pPr>
              <w:keepNext/>
              <w:spacing w:before="120" w:after="120" w:line="276" w:lineRule="auto"/>
              <w:jc w:val="left"/>
              <w:rPr>
                <w:sz w:val="18"/>
              </w:rPr>
            </w:pPr>
            <w:r w:rsidRPr="001B1F0D">
              <w:rPr>
                <w:b/>
                <w:sz w:val="18"/>
              </w:rPr>
              <w:t>Umplanung der Tour (Transport):</w:t>
            </w:r>
            <w:r w:rsidRPr="001B1F0D">
              <w:rPr>
                <w:sz w:val="18"/>
              </w:rPr>
              <w:t xml:space="preserve"> </w:t>
            </w:r>
            <w:r w:rsidRPr="001B1F0D">
              <w:rPr>
                <w:i/>
                <w:sz w:val="18"/>
              </w:rPr>
              <w:t xml:space="preserve">Beinhaltet Aktivitäten/Entscheidungen in Bezug auf: Wie </w:t>
            </w:r>
            <w:r w:rsidR="00A40F77">
              <w:rPr>
                <w:i/>
                <w:sz w:val="18"/>
              </w:rPr>
              <w:t xml:space="preserve">sollen </w:t>
            </w:r>
            <w:r w:rsidRPr="001B1F0D">
              <w:rPr>
                <w:i/>
                <w:sz w:val="18"/>
              </w:rPr>
              <w:t xml:space="preserve">Artikel ersetzt werden, wenn die Einkaufstour nicht möglich ist </w:t>
            </w:r>
            <w:r w:rsidR="00A40F77">
              <w:rPr>
                <w:i/>
                <w:sz w:val="18"/>
              </w:rPr>
              <w:t>sowie</w:t>
            </w:r>
            <w:r w:rsidRPr="001B1F0D">
              <w:rPr>
                <w:i/>
                <w:sz w:val="18"/>
              </w:rPr>
              <w:t xml:space="preserve"> die Verschiebung oder das Absagen von Einkaufstouren.</w:t>
            </w:r>
          </w:p>
        </w:tc>
      </w:tr>
      <w:tr w:rsidR="007040D1" w:rsidRPr="001B1F0D" w14:paraId="5EA6C347" w14:textId="77777777" w:rsidTr="00F41F2F">
        <w:tc>
          <w:tcPr>
            <w:tcW w:w="9057" w:type="dxa"/>
          </w:tcPr>
          <w:p w14:paraId="3D28BB50" w14:textId="3172F579" w:rsidR="007040D1" w:rsidRPr="001E28BC" w:rsidRDefault="007040D1" w:rsidP="00F41F2F">
            <w:pPr>
              <w:keepNext/>
              <w:spacing w:before="120" w:after="120" w:line="276" w:lineRule="auto"/>
              <w:jc w:val="left"/>
              <w:rPr>
                <w:i/>
                <w:sz w:val="18"/>
              </w:rPr>
            </w:pPr>
            <w:r w:rsidRPr="001B1F0D">
              <w:rPr>
                <w:b/>
                <w:sz w:val="18"/>
              </w:rPr>
              <w:t xml:space="preserve">Eigenschaften der Tour (Transport): </w:t>
            </w:r>
            <w:r w:rsidRPr="001B1F0D">
              <w:rPr>
                <w:i/>
                <w:sz w:val="18"/>
              </w:rPr>
              <w:t>Beinhaltet Aktivitäten/Entscheidungen</w:t>
            </w:r>
            <w:r w:rsidR="001E28BC">
              <w:rPr>
                <w:i/>
                <w:sz w:val="18"/>
              </w:rPr>
              <w:t xml:space="preserve"> in Bezug auf: Länge der Tour, w</w:t>
            </w:r>
            <w:r w:rsidRPr="001B1F0D">
              <w:rPr>
                <w:i/>
                <w:sz w:val="18"/>
              </w:rPr>
              <w:t>ie viel Zeit soll aufgewendet  werden, wie viele und welche Geschäfte sollen aufgesucht werden, Beteiligung am Befördern der erworbenen Artikel.</w:t>
            </w:r>
          </w:p>
        </w:tc>
      </w:tr>
      <w:tr w:rsidR="007040D1" w:rsidRPr="001B1F0D" w14:paraId="5D9A0012" w14:textId="77777777" w:rsidTr="00F41F2F">
        <w:tc>
          <w:tcPr>
            <w:tcW w:w="9057" w:type="dxa"/>
          </w:tcPr>
          <w:p w14:paraId="3E9E651E" w14:textId="3704D71B" w:rsidR="007040D1" w:rsidRPr="001B1F0D" w:rsidRDefault="007040D1" w:rsidP="00A40F77">
            <w:pPr>
              <w:keepNext/>
              <w:spacing w:before="120" w:after="120" w:line="276" w:lineRule="auto"/>
              <w:jc w:val="left"/>
              <w:rPr>
                <w:sz w:val="18"/>
              </w:rPr>
            </w:pPr>
            <w:r w:rsidRPr="001B1F0D">
              <w:rPr>
                <w:b/>
                <w:sz w:val="18"/>
              </w:rPr>
              <w:t>Auswahl der Läden und Nutzung (Standort):</w:t>
            </w:r>
            <w:r w:rsidRPr="001B1F0D">
              <w:rPr>
                <w:sz w:val="18"/>
              </w:rPr>
              <w:t xml:space="preserve"> </w:t>
            </w:r>
            <w:r w:rsidRPr="001B1F0D">
              <w:rPr>
                <w:i/>
                <w:sz w:val="18"/>
              </w:rPr>
              <w:t>Beinhaltet Aktivitäten/Entschei</w:t>
            </w:r>
            <w:r w:rsidR="001E28BC">
              <w:rPr>
                <w:i/>
                <w:sz w:val="18"/>
              </w:rPr>
              <w:t>dungen in Bezug auf: D</w:t>
            </w:r>
            <w:r w:rsidRPr="001B1F0D">
              <w:rPr>
                <w:i/>
                <w:sz w:val="18"/>
              </w:rPr>
              <w:t xml:space="preserve">ie Art des Geschäfts, wie viele Geschäfte sollen </w:t>
            </w:r>
            <w:r w:rsidR="00A40F77">
              <w:rPr>
                <w:i/>
                <w:sz w:val="18"/>
              </w:rPr>
              <w:t>unter Berücksichtigung</w:t>
            </w:r>
            <w:r w:rsidRPr="001B1F0D">
              <w:rPr>
                <w:i/>
                <w:sz w:val="18"/>
              </w:rPr>
              <w:t xml:space="preserve"> des Zeitlimits aufgesucht werden, Vergleich von Geschäften hinsichtlich der Preise und Produkte.</w:t>
            </w:r>
          </w:p>
        </w:tc>
      </w:tr>
      <w:tr w:rsidR="007040D1" w:rsidRPr="001B1F0D" w14:paraId="3B1DAA23" w14:textId="77777777" w:rsidTr="00F41F2F">
        <w:tc>
          <w:tcPr>
            <w:tcW w:w="9057" w:type="dxa"/>
          </w:tcPr>
          <w:p w14:paraId="78019A03" w14:textId="77777777" w:rsidR="007040D1" w:rsidRPr="001B1F0D" w:rsidRDefault="007040D1" w:rsidP="00F41F2F">
            <w:pPr>
              <w:keepNext/>
              <w:spacing w:before="120" w:after="0" w:line="276" w:lineRule="auto"/>
              <w:jc w:val="left"/>
              <w:rPr>
                <w:i/>
                <w:sz w:val="18"/>
              </w:rPr>
            </w:pPr>
            <w:r w:rsidRPr="001B1F0D">
              <w:rPr>
                <w:b/>
                <w:sz w:val="18"/>
              </w:rPr>
              <w:t>Informationsbeschaffung im Geschäft (Kommunikation):</w:t>
            </w:r>
            <w:r w:rsidRPr="001B1F0D">
              <w:rPr>
                <w:sz w:val="18"/>
              </w:rPr>
              <w:t xml:space="preserve"> </w:t>
            </w:r>
            <w:r w:rsidRPr="001B1F0D">
              <w:rPr>
                <w:i/>
                <w:sz w:val="18"/>
              </w:rPr>
              <w:t xml:space="preserve">Beinhaltet Aktivitäten/Entscheidungen in Bezug auf: </w:t>
            </w:r>
          </w:p>
          <w:p w14:paraId="707E5F5F" w14:textId="77777777" w:rsidR="007040D1" w:rsidRPr="001B1F0D" w:rsidRDefault="007040D1" w:rsidP="00F41F2F">
            <w:pPr>
              <w:keepNext/>
              <w:spacing w:before="0" w:after="120" w:line="276" w:lineRule="auto"/>
              <w:jc w:val="left"/>
              <w:rPr>
                <w:sz w:val="18"/>
              </w:rPr>
            </w:pPr>
            <w:r w:rsidRPr="001B1F0D">
              <w:rPr>
                <w:i/>
                <w:sz w:val="18"/>
              </w:rPr>
              <w:t>Welche Produkte sollen aufgrund der Informationen des Personals gekauft werden.</w:t>
            </w:r>
          </w:p>
        </w:tc>
      </w:tr>
      <w:tr w:rsidR="007040D1" w:rsidRPr="001B1F0D" w14:paraId="440EEDEB" w14:textId="77777777" w:rsidTr="00F41F2F">
        <w:tc>
          <w:tcPr>
            <w:tcW w:w="9057" w:type="dxa"/>
          </w:tcPr>
          <w:p w14:paraId="7C14C678" w14:textId="77777777" w:rsidR="007040D1" w:rsidRPr="001B1F0D" w:rsidRDefault="007040D1" w:rsidP="00F41F2F">
            <w:pPr>
              <w:keepNext/>
              <w:spacing w:before="120" w:after="120" w:line="276" w:lineRule="auto"/>
              <w:jc w:val="left"/>
              <w:rPr>
                <w:sz w:val="18"/>
              </w:rPr>
            </w:pPr>
            <w:r w:rsidRPr="001B1F0D">
              <w:rPr>
                <w:b/>
                <w:sz w:val="18"/>
              </w:rPr>
              <w:t>Substitution im Geschäft (Bestand):</w:t>
            </w:r>
            <w:r w:rsidRPr="001B1F0D">
              <w:rPr>
                <w:sz w:val="18"/>
              </w:rPr>
              <w:t xml:space="preserve"> </w:t>
            </w:r>
            <w:r w:rsidRPr="001B1F0D">
              <w:rPr>
                <w:i/>
                <w:sz w:val="18"/>
              </w:rPr>
              <w:t>Beinhaltet Aktivitäten/Entscheidungen in Bezug auf: Substituieren des Artikels durch einen anderen Artikel, ein anderes Produkt oder eine andere Marke hinsichtlich Out-</w:t>
            </w:r>
            <w:proofErr w:type="spellStart"/>
            <w:r w:rsidRPr="001B1F0D">
              <w:rPr>
                <w:i/>
                <w:sz w:val="18"/>
              </w:rPr>
              <w:t>of</w:t>
            </w:r>
            <w:proofErr w:type="spellEnd"/>
            <w:r w:rsidRPr="001B1F0D">
              <w:rPr>
                <w:i/>
                <w:sz w:val="18"/>
              </w:rPr>
              <w:t>-Stock (OOS) oder durch Wechseln des Geschäfts.</w:t>
            </w:r>
          </w:p>
        </w:tc>
      </w:tr>
      <w:tr w:rsidR="007040D1" w:rsidRPr="001B1F0D" w14:paraId="647A7A08" w14:textId="77777777" w:rsidTr="00F41F2F">
        <w:tc>
          <w:tcPr>
            <w:tcW w:w="9057" w:type="dxa"/>
          </w:tcPr>
          <w:p w14:paraId="0BCA21AC" w14:textId="77777777" w:rsidR="007040D1" w:rsidRPr="001B1F0D" w:rsidRDefault="007040D1" w:rsidP="00F41F2F">
            <w:pPr>
              <w:keepNext/>
              <w:spacing w:before="120" w:after="120" w:line="276" w:lineRule="auto"/>
              <w:jc w:val="left"/>
              <w:rPr>
                <w:sz w:val="18"/>
              </w:rPr>
            </w:pPr>
            <w:r w:rsidRPr="001B1F0D">
              <w:rPr>
                <w:b/>
                <w:sz w:val="18"/>
              </w:rPr>
              <w:t>Transportbezogene Materialhandhabung (Handhabung und Lagerung):</w:t>
            </w:r>
            <w:r w:rsidRPr="001B1F0D">
              <w:rPr>
                <w:sz w:val="18"/>
              </w:rPr>
              <w:t xml:space="preserve"> </w:t>
            </w:r>
            <w:r w:rsidRPr="001B1F0D">
              <w:rPr>
                <w:i/>
                <w:sz w:val="18"/>
              </w:rPr>
              <w:t xml:space="preserve">Beinhaltet Aktivitäten/Entscheidungen in Bezug auf: Wie soll die Beförderung der Artikel innerhalb des Geschäfts, Zuhause und zum Transportmittel gesteuert werden. </w:t>
            </w:r>
          </w:p>
        </w:tc>
      </w:tr>
      <w:tr w:rsidR="007040D1" w:rsidRPr="001B1F0D" w14:paraId="5CA0878A" w14:textId="77777777" w:rsidTr="00F41F2F">
        <w:tc>
          <w:tcPr>
            <w:tcW w:w="9057" w:type="dxa"/>
          </w:tcPr>
          <w:p w14:paraId="49A867BD" w14:textId="77777777" w:rsidR="007040D1" w:rsidRPr="001B1F0D" w:rsidRDefault="007040D1" w:rsidP="00F41F2F">
            <w:pPr>
              <w:keepNext/>
              <w:spacing w:before="120" w:after="120" w:line="276" w:lineRule="auto"/>
              <w:jc w:val="left"/>
              <w:rPr>
                <w:sz w:val="18"/>
              </w:rPr>
            </w:pPr>
            <w:r w:rsidRPr="001B1F0D">
              <w:rPr>
                <w:b/>
                <w:sz w:val="18"/>
              </w:rPr>
              <w:t>Kommunikation mit dem Kundenservice von Zuhause (Kommunikation):</w:t>
            </w:r>
            <w:r w:rsidRPr="001B1F0D">
              <w:rPr>
                <w:sz w:val="18"/>
              </w:rPr>
              <w:t xml:space="preserve"> </w:t>
            </w:r>
            <w:r w:rsidRPr="001B1F0D">
              <w:rPr>
                <w:i/>
                <w:sz w:val="18"/>
              </w:rPr>
              <w:t>Beinhaltet Aktivitäten/ Entscheidungen in Bezug auf: Vereinbarung gemeinsamer Bedürfnisse, Diskussion über Feedback und Zufriedenheit mit der Einkaufstour.</w:t>
            </w:r>
          </w:p>
        </w:tc>
      </w:tr>
      <w:tr w:rsidR="007040D1" w:rsidRPr="001B1F0D" w14:paraId="67AEE5A9" w14:textId="77777777" w:rsidTr="00F41F2F">
        <w:tc>
          <w:tcPr>
            <w:tcW w:w="9057" w:type="dxa"/>
          </w:tcPr>
          <w:p w14:paraId="157C96B9" w14:textId="28C7ED82" w:rsidR="007040D1" w:rsidRPr="001B1F0D" w:rsidRDefault="007040D1" w:rsidP="00F41F2F">
            <w:pPr>
              <w:keepNext/>
              <w:spacing w:before="120" w:after="120" w:line="276" w:lineRule="auto"/>
              <w:jc w:val="left"/>
              <w:rPr>
                <w:sz w:val="18"/>
              </w:rPr>
            </w:pPr>
            <w:r w:rsidRPr="001B1F0D">
              <w:rPr>
                <w:b/>
                <w:sz w:val="18"/>
              </w:rPr>
              <w:t>Externe Lebensmittelversorgung (Standort):</w:t>
            </w:r>
            <w:r w:rsidRPr="001B1F0D">
              <w:rPr>
                <w:sz w:val="18"/>
              </w:rPr>
              <w:t xml:space="preserve"> </w:t>
            </w:r>
            <w:r w:rsidRPr="001B1F0D">
              <w:rPr>
                <w:i/>
                <w:sz w:val="18"/>
              </w:rPr>
              <w:t>Beinhaltet Aktivitäte</w:t>
            </w:r>
            <w:r w:rsidR="001E28BC">
              <w:rPr>
                <w:i/>
                <w:sz w:val="18"/>
              </w:rPr>
              <w:t>n/Entscheidungen in Bezug auf: D</w:t>
            </w:r>
            <w:r w:rsidRPr="001B1F0D">
              <w:rPr>
                <w:i/>
                <w:sz w:val="18"/>
              </w:rPr>
              <w:t>ie Versorgung mit Lebensmitteln, das Essen in einem Restaurant oder die Lieferung von Lebensmitteln.</w:t>
            </w:r>
          </w:p>
        </w:tc>
      </w:tr>
      <w:tr w:rsidR="007040D1" w:rsidRPr="001B1F0D" w14:paraId="08914C9B" w14:textId="77777777" w:rsidTr="00F41F2F">
        <w:tc>
          <w:tcPr>
            <w:tcW w:w="9057" w:type="dxa"/>
          </w:tcPr>
          <w:p w14:paraId="3BAD75E9" w14:textId="77777777" w:rsidR="007040D1" w:rsidRPr="001B1F0D" w:rsidRDefault="007040D1" w:rsidP="00F41F2F">
            <w:pPr>
              <w:keepNext/>
              <w:spacing w:before="120" w:after="120" w:line="276" w:lineRule="auto"/>
              <w:jc w:val="left"/>
              <w:rPr>
                <w:sz w:val="18"/>
              </w:rPr>
            </w:pPr>
            <w:r w:rsidRPr="001B1F0D">
              <w:rPr>
                <w:b/>
                <w:sz w:val="18"/>
              </w:rPr>
              <w:t>Tätigkeiten zur Unterstützung des Haushalts (Handhabung und Lagerung):</w:t>
            </w:r>
            <w:r w:rsidRPr="001B1F0D">
              <w:rPr>
                <w:sz w:val="18"/>
              </w:rPr>
              <w:t xml:space="preserve"> </w:t>
            </w:r>
            <w:r w:rsidRPr="001B1F0D">
              <w:rPr>
                <w:i/>
                <w:sz w:val="18"/>
              </w:rPr>
              <w:t>Beinhaltet Aktivitäten/Entscheidungen in Bezug auf: Wartung der Ausrüstung (Fahrzeuge), Müllentsorgung, Unterstützung des Haushalts.</w:t>
            </w:r>
          </w:p>
        </w:tc>
      </w:tr>
    </w:tbl>
    <w:p w14:paraId="13577E72" w14:textId="2377ECF5" w:rsidR="00327786" w:rsidRPr="001B1F0D" w:rsidRDefault="007022B5" w:rsidP="00963C07">
      <w:pPr>
        <w:pStyle w:val="berschrift2"/>
        <w:spacing w:line="276" w:lineRule="auto"/>
        <w:rPr>
          <w:lang w:val="de-DE"/>
        </w:rPr>
      </w:pPr>
      <w:bookmarkStart w:id="20" w:name="_Toc17793021"/>
      <w:r w:rsidRPr="001B1F0D">
        <w:rPr>
          <w:lang w:val="de-DE"/>
        </w:rPr>
        <w:t>Verbrauchsabhängiges Verhalten</w:t>
      </w:r>
      <w:bookmarkEnd w:id="20"/>
      <w:r w:rsidR="008205B6" w:rsidRPr="001B1F0D">
        <w:rPr>
          <w:lang w:val="de-DE"/>
        </w:rPr>
        <w:t xml:space="preserve"> </w:t>
      </w:r>
    </w:p>
    <w:p w14:paraId="601E6C8B" w14:textId="51BFAD05" w:rsidR="00DE79BD" w:rsidRPr="001B1F0D" w:rsidRDefault="001B1F0D" w:rsidP="00963C07">
      <w:pPr>
        <w:pStyle w:val="berschrift3"/>
        <w:spacing w:line="276" w:lineRule="auto"/>
        <w:rPr>
          <w:lang w:val="de-DE"/>
        </w:rPr>
      </w:pPr>
      <w:bookmarkStart w:id="21" w:name="_Toc17793022"/>
      <w:r w:rsidRPr="001B1F0D">
        <w:rPr>
          <w:lang w:val="de-DE"/>
        </w:rPr>
        <w:t>K</w:t>
      </w:r>
      <w:r w:rsidR="007022B5" w:rsidRPr="001B1F0D">
        <w:rPr>
          <w:lang w:val="de-DE"/>
        </w:rPr>
        <w:t xml:space="preserve">urzer Hintergrund zur </w:t>
      </w:r>
      <w:proofErr w:type="spellStart"/>
      <w:r w:rsidR="007022B5" w:rsidRPr="001B1F0D">
        <w:rPr>
          <w:lang w:val="de-DE"/>
        </w:rPr>
        <w:t>Grounded</w:t>
      </w:r>
      <w:proofErr w:type="spellEnd"/>
      <w:r w:rsidR="007022B5" w:rsidRPr="001B1F0D">
        <w:rPr>
          <w:lang w:val="de-DE"/>
        </w:rPr>
        <w:t xml:space="preserve"> </w:t>
      </w:r>
      <w:proofErr w:type="spellStart"/>
      <w:r w:rsidR="007022B5" w:rsidRPr="001B1F0D">
        <w:rPr>
          <w:lang w:val="de-DE"/>
        </w:rPr>
        <w:t>Theory</w:t>
      </w:r>
      <w:bookmarkEnd w:id="21"/>
      <w:proofErr w:type="spellEnd"/>
    </w:p>
    <w:p w14:paraId="601E6C8D" w14:textId="28CB3FDA" w:rsidR="00DE79BD" w:rsidRPr="001B1F0D" w:rsidRDefault="007022B5" w:rsidP="00963C07">
      <w:pPr>
        <w:pStyle w:val="berschrift3"/>
        <w:spacing w:line="276" w:lineRule="auto"/>
        <w:rPr>
          <w:lang w:val="de-DE"/>
        </w:rPr>
      </w:pPr>
      <w:bookmarkStart w:id="22" w:name="_Toc17793023"/>
      <w:r w:rsidRPr="001B1F0D">
        <w:rPr>
          <w:lang w:val="de-DE"/>
        </w:rPr>
        <w:t xml:space="preserve">Ethnographie und </w:t>
      </w:r>
      <w:r w:rsidR="005E2BCC" w:rsidRPr="001B1F0D">
        <w:rPr>
          <w:lang w:val="de-DE"/>
        </w:rPr>
        <w:t>teilnehmende Beobachtung</w:t>
      </w:r>
      <w:bookmarkEnd w:id="22"/>
      <w:r w:rsidRPr="001B1F0D">
        <w:rPr>
          <w:lang w:val="de-DE"/>
        </w:rPr>
        <w:t xml:space="preserve"> </w:t>
      </w:r>
      <w:r w:rsidR="00DE79BD" w:rsidRPr="001B1F0D">
        <w:rPr>
          <w:lang w:val="de-DE"/>
        </w:rPr>
        <w:br w:type="page"/>
      </w:r>
    </w:p>
    <w:p w14:paraId="601E6C8E" w14:textId="02DF7070" w:rsidR="008205B6" w:rsidRPr="001B1F0D" w:rsidRDefault="00DB0075" w:rsidP="00963C07">
      <w:pPr>
        <w:pStyle w:val="berschrift1"/>
        <w:spacing w:line="276" w:lineRule="auto"/>
        <w:rPr>
          <w:lang w:val="de-DE"/>
        </w:rPr>
      </w:pPr>
      <w:bookmarkStart w:id="23" w:name="_Toc17793024"/>
      <w:bookmarkEnd w:id="18"/>
      <w:bookmarkEnd w:id="19"/>
      <w:r w:rsidRPr="001B1F0D">
        <w:rPr>
          <w:lang w:val="de-DE"/>
        </w:rPr>
        <w:lastRenderedPageBreak/>
        <w:t>Zusammenfassung</w:t>
      </w:r>
      <w:r w:rsidR="008205B6" w:rsidRPr="001B1F0D">
        <w:rPr>
          <w:lang w:val="de-DE"/>
        </w:rPr>
        <w:t xml:space="preserve"> </w:t>
      </w:r>
      <w:r w:rsidRPr="001B1F0D">
        <w:rPr>
          <w:lang w:val="de-DE"/>
        </w:rPr>
        <w:t>und Schlussfolgerung</w:t>
      </w:r>
      <w:bookmarkEnd w:id="23"/>
    </w:p>
    <w:p w14:paraId="601E6C8F" w14:textId="16C50903" w:rsidR="008205B6" w:rsidRPr="006753D7" w:rsidRDefault="00A40F77" w:rsidP="00963C07">
      <w:pPr>
        <w:pStyle w:val="berschrift2"/>
        <w:spacing w:line="276" w:lineRule="auto"/>
        <w:rPr>
          <w:lang w:val="de-DE"/>
        </w:rPr>
      </w:pPr>
      <w:bookmarkStart w:id="24" w:name="_Toc17793025"/>
      <w:r w:rsidRPr="006753D7">
        <w:rPr>
          <w:lang w:val="de-DE"/>
        </w:rPr>
        <w:t>Beiträge zur Konsumentenlogistik</w:t>
      </w:r>
      <w:bookmarkEnd w:id="24"/>
    </w:p>
    <w:p w14:paraId="601E6C90" w14:textId="592EEA22" w:rsidR="008205B6" w:rsidRPr="001B1F0D" w:rsidRDefault="00DB0075" w:rsidP="00963C07">
      <w:pPr>
        <w:pStyle w:val="berschrift2"/>
        <w:spacing w:line="276" w:lineRule="auto"/>
        <w:rPr>
          <w:lang w:val="de-DE"/>
        </w:rPr>
      </w:pPr>
      <w:bookmarkStart w:id="25" w:name="_Toc17793026"/>
      <w:r w:rsidRPr="001B1F0D">
        <w:rPr>
          <w:lang w:val="de-DE"/>
        </w:rPr>
        <w:t>Limitationen u</w:t>
      </w:r>
      <w:r w:rsidR="008205B6" w:rsidRPr="001B1F0D">
        <w:rPr>
          <w:lang w:val="de-DE"/>
        </w:rPr>
        <w:t xml:space="preserve">nd </w:t>
      </w:r>
      <w:r w:rsidRPr="001B1F0D">
        <w:rPr>
          <w:lang w:val="de-DE"/>
        </w:rPr>
        <w:t>Implikationen</w:t>
      </w:r>
      <w:r w:rsidR="008205B6" w:rsidRPr="001B1F0D">
        <w:rPr>
          <w:lang w:val="de-DE"/>
        </w:rPr>
        <w:t xml:space="preserve"> </w:t>
      </w:r>
      <w:r w:rsidRPr="001B1F0D">
        <w:rPr>
          <w:lang w:val="de-DE"/>
        </w:rPr>
        <w:t>für zukünftige Forschung</w:t>
      </w:r>
      <w:bookmarkEnd w:id="25"/>
    </w:p>
    <w:p w14:paraId="4FEBE500" w14:textId="77777777" w:rsidR="00354691" w:rsidRPr="001B1F0D" w:rsidRDefault="00354691" w:rsidP="00963C07">
      <w:pPr>
        <w:spacing w:before="0" w:after="0" w:line="276" w:lineRule="auto"/>
        <w:jc w:val="left"/>
        <w:rPr>
          <w:b/>
          <w:spacing w:val="5"/>
          <w:sz w:val="30"/>
          <w:szCs w:val="30"/>
        </w:rPr>
      </w:pPr>
      <w:r w:rsidRPr="001B1F0D">
        <w:br w:type="page"/>
      </w:r>
    </w:p>
    <w:p w14:paraId="601E6C93" w14:textId="537E691C" w:rsidR="008205B6" w:rsidRPr="001B1F0D" w:rsidRDefault="00DB0075" w:rsidP="00963C07">
      <w:pPr>
        <w:pStyle w:val="berschrift1"/>
        <w:numPr>
          <w:ilvl w:val="0"/>
          <w:numId w:val="0"/>
        </w:numPr>
        <w:spacing w:line="276" w:lineRule="auto"/>
        <w:rPr>
          <w:lang w:val="de-DE"/>
        </w:rPr>
      </w:pPr>
      <w:bookmarkStart w:id="26" w:name="_Toc17793027"/>
      <w:r w:rsidRPr="001B1F0D">
        <w:rPr>
          <w:lang w:val="de-DE"/>
        </w:rPr>
        <w:lastRenderedPageBreak/>
        <w:t>Literaturverzeichnis</w:t>
      </w:r>
      <w:bookmarkEnd w:id="26"/>
    </w:p>
    <w:p w14:paraId="601E6C94" w14:textId="1CDEC6C2" w:rsidR="007F52DF" w:rsidRPr="001B1F0D" w:rsidRDefault="007F52DF" w:rsidP="00963C07">
      <w:pPr>
        <w:spacing w:line="276" w:lineRule="auto"/>
        <w:ind w:left="567" w:hanging="567"/>
        <w:rPr>
          <w:szCs w:val="24"/>
        </w:rPr>
      </w:pPr>
      <w:r w:rsidRPr="001B1F0D">
        <w:rPr>
          <w:szCs w:val="24"/>
        </w:rPr>
        <w:t xml:space="preserve">Chopra, </w:t>
      </w:r>
      <w:proofErr w:type="spellStart"/>
      <w:r w:rsidRPr="001B1F0D">
        <w:rPr>
          <w:szCs w:val="24"/>
        </w:rPr>
        <w:t>Sunil</w:t>
      </w:r>
      <w:proofErr w:type="spellEnd"/>
      <w:r w:rsidRPr="001B1F0D">
        <w:rPr>
          <w:szCs w:val="24"/>
        </w:rPr>
        <w:t xml:space="preserve">/Meindl, Peter (2014): Supply Chain Management: Strategie, Planung und Umsetzung. </w:t>
      </w:r>
      <w:r w:rsidR="006455D5">
        <w:rPr>
          <w:szCs w:val="24"/>
        </w:rPr>
        <w:t>5. Auflage</w:t>
      </w:r>
      <w:r w:rsidRPr="001B1F0D">
        <w:rPr>
          <w:szCs w:val="24"/>
        </w:rPr>
        <w:t>. Hallbergmoos: Pearson.</w:t>
      </w:r>
    </w:p>
    <w:p w14:paraId="601E6C95" w14:textId="31B39BA6" w:rsidR="007F52DF" w:rsidRPr="004E4FC3" w:rsidRDefault="007F52DF" w:rsidP="00963C07">
      <w:pPr>
        <w:spacing w:line="276" w:lineRule="auto"/>
        <w:ind w:left="567" w:hanging="567"/>
      </w:pPr>
      <w:r w:rsidRPr="001B1F0D">
        <w:t xml:space="preserve">Ernst &amp; Young (EY) (2014): EY Studie – Lebensmittel-Kauf im Netz vor dem Durchbruch – EY – Deutschland. </w:t>
      </w:r>
      <w:r w:rsidR="004E4FC3" w:rsidRPr="004E4FC3">
        <w:t>Online im Internet unter</w:t>
      </w:r>
      <w:r w:rsidRPr="004E4FC3">
        <w:t xml:space="preserve">: </w:t>
      </w:r>
      <w:hyperlink r:id="rId16" w:history="1">
        <w:r w:rsidRPr="004E4FC3">
          <w:rPr>
            <w:rStyle w:val="Hyperlink"/>
            <w:color w:val="auto"/>
          </w:rPr>
          <w:t>http://www.ey.com/de/de/newsroom/news-releases/20140203-ey-news-lebensmittel-kauf-im-netz-vor-dem-durchbruch</w:t>
        </w:r>
      </w:hyperlink>
      <w:r w:rsidRPr="004E4FC3">
        <w:t xml:space="preserve"> (</w:t>
      </w:r>
      <w:r w:rsidR="003F5F1D">
        <w:t>Abfrage</w:t>
      </w:r>
      <w:bookmarkStart w:id="27" w:name="_GoBack"/>
      <w:bookmarkEnd w:id="27"/>
      <w:r w:rsidR="004E4FC3">
        <w:t>: 26.08.</w:t>
      </w:r>
      <w:r w:rsidRPr="004E4FC3">
        <w:t>2014</w:t>
      </w:r>
      <w:r w:rsidR="004E4FC3">
        <w:t>;</w:t>
      </w:r>
      <w:r w:rsidRPr="004E4FC3">
        <w:t xml:space="preserve"> [MEZ] 15:13).</w:t>
      </w:r>
    </w:p>
    <w:p w14:paraId="601E6C96" w14:textId="5FBC9977" w:rsidR="007F52DF" w:rsidRPr="006A0388" w:rsidRDefault="007F52DF" w:rsidP="00963C07">
      <w:pPr>
        <w:spacing w:line="276" w:lineRule="auto"/>
        <w:ind w:left="567" w:hanging="567"/>
        <w:rPr>
          <w:szCs w:val="24"/>
          <w:lang w:val="en-US"/>
        </w:rPr>
      </w:pPr>
      <w:proofErr w:type="spellStart"/>
      <w:r w:rsidRPr="006A0388">
        <w:rPr>
          <w:szCs w:val="24"/>
          <w:lang w:val="en-US"/>
        </w:rPr>
        <w:t>Granzin</w:t>
      </w:r>
      <w:proofErr w:type="spellEnd"/>
      <w:r w:rsidRPr="006A0388">
        <w:rPr>
          <w:szCs w:val="24"/>
          <w:lang w:val="en-US"/>
        </w:rPr>
        <w:t xml:space="preserve">, Kent L. (1990): The consumer logistics system: a focal point for study of household-consumption process. In: Journal of Consumer Studies &amp; Home Economics, 14 (3), </w:t>
      </w:r>
      <w:r w:rsidR="00D02733">
        <w:rPr>
          <w:szCs w:val="24"/>
          <w:lang w:val="en-US"/>
        </w:rPr>
        <w:t xml:space="preserve">S. </w:t>
      </w:r>
      <w:r w:rsidRPr="006A0388">
        <w:rPr>
          <w:szCs w:val="24"/>
          <w:lang w:val="en-US"/>
        </w:rPr>
        <w:t>239-256.</w:t>
      </w:r>
    </w:p>
    <w:p w14:paraId="601E6C97" w14:textId="61586064" w:rsidR="007F52DF" w:rsidRPr="006A0388" w:rsidRDefault="007F52DF" w:rsidP="00963C07">
      <w:pPr>
        <w:spacing w:line="276" w:lineRule="auto"/>
        <w:ind w:left="567" w:hanging="567"/>
        <w:rPr>
          <w:szCs w:val="24"/>
          <w:lang w:val="en-US"/>
        </w:rPr>
      </w:pPr>
      <w:proofErr w:type="spellStart"/>
      <w:r w:rsidRPr="006A0388">
        <w:rPr>
          <w:szCs w:val="24"/>
          <w:lang w:val="en-US"/>
        </w:rPr>
        <w:t>Granzin</w:t>
      </w:r>
      <w:proofErr w:type="spellEnd"/>
      <w:r w:rsidRPr="006A0388">
        <w:rPr>
          <w:szCs w:val="24"/>
          <w:lang w:val="en-US"/>
        </w:rPr>
        <w:t>, Kent L</w:t>
      </w:r>
      <w:proofErr w:type="gramStart"/>
      <w:r w:rsidRPr="006A0388">
        <w:rPr>
          <w:szCs w:val="24"/>
          <w:lang w:val="en-US"/>
        </w:rPr>
        <w:t>./</w:t>
      </w:r>
      <w:proofErr w:type="spellStart"/>
      <w:proofErr w:type="gramEnd"/>
      <w:r w:rsidRPr="006A0388">
        <w:rPr>
          <w:szCs w:val="24"/>
          <w:lang w:val="en-US"/>
        </w:rPr>
        <w:t>Bahn</w:t>
      </w:r>
      <w:proofErr w:type="spellEnd"/>
      <w:r w:rsidRPr="006A0388">
        <w:rPr>
          <w:szCs w:val="24"/>
          <w:lang w:val="en-US"/>
        </w:rPr>
        <w:t xml:space="preserve">, Kenneth D. (1989): Consumer logistics: conceptualization, pertinent issues and a proposed program for research. In: Journal of the Academy of marketing Science, 17 (1), </w:t>
      </w:r>
      <w:r w:rsidR="00D02733">
        <w:rPr>
          <w:szCs w:val="24"/>
          <w:lang w:val="en-US"/>
        </w:rPr>
        <w:t xml:space="preserve">S. </w:t>
      </w:r>
      <w:r w:rsidRPr="006A0388">
        <w:rPr>
          <w:szCs w:val="24"/>
          <w:lang w:val="en-US"/>
        </w:rPr>
        <w:t>91-101.</w:t>
      </w:r>
    </w:p>
    <w:p w14:paraId="601E6C98" w14:textId="77777777" w:rsidR="007F52DF" w:rsidRPr="001B1F0D" w:rsidRDefault="007F52DF" w:rsidP="00963C07">
      <w:pPr>
        <w:spacing w:line="276" w:lineRule="auto"/>
        <w:ind w:left="567" w:hanging="567"/>
        <w:rPr>
          <w:szCs w:val="24"/>
        </w:rPr>
      </w:pPr>
      <w:proofErr w:type="spellStart"/>
      <w:r w:rsidRPr="006A0388">
        <w:rPr>
          <w:szCs w:val="24"/>
          <w:lang w:val="en-US"/>
        </w:rPr>
        <w:t>Gudehus</w:t>
      </w:r>
      <w:proofErr w:type="spellEnd"/>
      <w:r w:rsidRPr="006A0388">
        <w:rPr>
          <w:szCs w:val="24"/>
          <w:lang w:val="en-US"/>
        </w:rPr>
        <w:t xml:space="preserve">, </w:t>
      </w:r>
      <w:proofErr w:type="spellStart"/>
      <w:r w:rsidRPr="006A0388">
        <w:rPr>
          <w:szCs w:val="24"/>
          <w:lang w:val="en-US"/>
        </w:rPr>
        <w:t>Timm</w:t>
      </w:r>
      <w:proofErr w:type="spellEnd"/>
      <w:r w:rsidRPr="006A0388">
        <w:rPr>
          <w:szCs w:val="24"/>
          <w:lang w:val="en-US"/>
        </w:rPr>
        <w:t>/</w:t>
      </w:r>
      <w:proofErr w:type="spellStart"/>
      <w:r w:rsidRPr="006A0388">
        <w:rPr>
          <w:szCs w:val="24"/>
          <w:lang w:val="en-US"/>
        </w:rPr>
        <w:t>Kotzab</w:t>
      </w:r>
      <w:proofErr w:type="spellEnd"/>
      <w:r w:rsidRPr="006A0388">
        <w:rPr>
          <w:szCs w:val="24"/>
          <w:lang w:val="en-US"/>
        </w:rPr>
        <w:t xml:space="preserve">, Herbert (2012): Comprehensive logistics. </w:t>
      </w:r>
      <w:r w:rsidRPr="001B1F0D">
        <w:rPr>
          <w:szCs w:val="24"/>
        </w:rPr>
        <w:t xml:space="preserve">Heidelberg </w:t>
      </w:r>
      <w:proofErr w:type="spellStart"/>
      <w:r w:rsidRPr="001B1F0D">
        <w:rPr>
          <w:szCs w:val="24"/>
        </w:rPr>
        <w:t>and</w:t>
      </w:r>
      <w:proofErr w:type="spellEnd"/>
      <w:r w:rsidRPr="001B1F0D">
        <w:rPr>
          <w:szCs w:val="24"/>
        </w:rPr>
        <w:t xml:space="preserve"> New York: Springer-Verlag Berlin Heidelberg.</w:t>
      </w:r>
    </w:p>
    <w:p w14:paraId="601E6C99" w14:textId="3250A242" w:rsidR="007F52DF" w:rsidRPr="006455D5" w:rsidRDefault="007F52DF" w:rsidP="00963C07">
      <w:pPr>
        <w:spacing w:line="276" w:lineRule="auto"/>
        <w:ind w:left="567" w:hanging="567"/>
        <w:rPr>
          <w:szCs w:val="24"/>
          <w:lang w:val="en-US"/>
        </w:rPr>
      </w:pPr>
      <w:proofErr w:type="spellStart"/>
      <w:r w:rsidRPr="006A0388">
        <w:rPr>
          <w:szCs w:val="24"/>
          <w:lang w:val="en-US"/>
        </w:rPr>
        <w:t>Lysons</w:t>
      </w:r>
      <w:proofErr w:type="spellEnd"/>
      <w:r w:rsidRPr="006A0388">
        <w:rPr>
          <w:szCs w:val="24"/>
          <w:lang w:val="en-US"/>
        </w:rPr>
        <w:t>, Kenneth/Farrington</w:t>
      </w:r>
      <w:r w:rsidR="006455D5">
        <w:rPr>
          <w:szCs w:val="24"/>
          <w:lang w:val="en-US"/>
        </w:rPr>
        <w:t>,</w:t>
      </w:r>
      <w:r w:rsidRPr="006A0388">
        <w:rPr>
          <w:szCs w:val="24"/>
          <w:lang w:val="en-US"/>
        </w:rPr>
        <w:t xml:space="preserve"> Brian (2012): Purchasing and supply chain management. </w:t>
      </w:r>
      <w:r w:rsidR="006455D5">
        <w:rPr>
          <w:szCs w:val="24"/>
          <w:lang w:val="en-US"/>
        </w:rPr>
        <w:t>8. Auflage</w:t>
      </w:r>
      <w:r w:rsidR="0086125C" w:rsidRPr="006455D5">
        <w:rPr>
          <w:szCs w:val="24"/>
          <w:lang w:val="en-US"/>
        </w:rPr>
        <w:t>. Harlow et al.: Pearson</w:t>
      </w:r>
      <w:r w:rsidRPr="006455D5">
        <w:rPr>
          <w:szCs w:val="24"/>
          <w:lang w:val="en-US"/>
        </w:rPr>
        <w:t>.</w:t>
      </w:r>
    </w:p>
    <w:p w14:paraId="1F1DD857" w14:textId="6015C7C6" w:rsidR="00F46C9A" w:rsidRPr="001B1F0D" w:rsidRDefault="00F46C9A" w:rsidP="00963C07">
      <w:pPr>
        <w:spacing w:line="276" w:lineRule="auto"/>
        <w:ind w:left="567" w:hanging="567"/>
        <w:rPr>
          <w:szCs w:val="24"/>
        </w:rPr>
      </w:pPr>
      <w:r w:rsidRPr="001B1F0D">
        <w:rPr>
          <w:noProof/>
          <w:lang w:eastAsia="de-DE"/>
        </w:rPr>
        <mc:AlternateContent>
          <mc:Choice Requires="wps">
            <w:drawing>
              <wp:inline distT="0" distB="0" distL="0" distR="0" wp14:anchorId="3E9DD723" wp14:editId="7060155F">
                <wp:extent cx="4714240" cy="2043485"/>
                <wp:effectExtent l="0" t="0" r="29210" b="52070"/>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4240" cy="2043485"/>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14437336" w14:textId="7EEF2A51" w:rsidR="00F46C9A" w:rsidRDefault="00F46C9A" w:rsidP="00F46C9A">
                            <w:pPr>
                              <w:jc w:val="left"/>
                            </w:pPr>
                            <w:r>
                              <w:t xml:space="preserve">Zu </w:t>
                            </w:r>
                            <w:proofErr w:type="gramStart"/>
                            <w:r>
                              <w:t>einfacheren</w:t>
                            </w:r>
                            <w:proofErr w:type="gramEnd"/>
                            <w:r>
                              <w:t xml:space="preserve"> Handhabung der Zitate wird empfohlen</w:t>
                            </w:r>
                            <w:r w:rsidR="00994EA8">
                              <w:t>, Zitatprogramme</w:t>
                            </w:r>
                            <w:r>
                              <w:t xml:space="preserve"> wie z.B. </w:t>
                            </w:r>
                            <w:proofErr w:type="spellStart"/>
                            <w:r>
                              <w:t>RefWorks</w:t>
                            </w:r>
                            <w:proofErr w:type="spellEnd"/>
                            <w:r>
                              <w:t xml:space="preserve">, </w:t>
                            </w:r>
                            <w:proofErr w:type="spellStart"/>
                            <w:r>
                              <w:t>Zotero</w:t>
                            </w:r>
                            <w:proofErr w:type="spellEnd"/>
                            <w:r>
                              <w:t xml:space="preserve"> oder </w:t>
                            </w:r>
                            <w:proofErr w:type="spellStart"/>
                            <w:r>
                              <w:t>Citavi</w:t>
                            </w:r>
                            <w:proofErr w:type="spellEnd"/>
                            <w:r>
                              <w:t xml:space="preserve"> zu nutzen</w:t>
                            </w:r>
                            <w:r w:rsidR="003C0344">
                              <w:t xml:space="preserve">. </w:t>
                            </w:r>
                            <w:r>
                              <w:t>Informationen und Anleitungen bekommen Sie bei der Uni-Bibliothek.</w:t>
                            </w:r>
                          </w:p>
                          <w:p w14:paraId="08CA9DD6" w14:textId="77777777" w:rsidR="00F46C9A" w:rsidRDefault="00F46C9A" w:rsidP="00F46C9A">
                            <w:pPr>
                              <w:jc w:val="left"/>
                            </w:pPr>
                            <w:r>
                              <w:t>Es sei an dieser Stelle noch einmal darauf hingewiesen, dass Wikipedia keine zitierwürdige Quelle für universitäre Arbeiten darstellt.</w:t>
                            </w:r>
                          </w:p>
                          <w:p w14:paraId="144EA513" w14:textId="77777777" w:rsidR="0058574A" w:rsidRPr="00614250" w:rsidRDefault="0058574A" w:rsidP="0058574A">
                            <w:pPr>
                              <w:jc w:val="left"/>
                              <w:rPr>
                                <w:b/>
                                <w:i/>
                              </w:rPr>
                            </w:pPr>
                            <w:r w:rsidRPr="00614250">
                              <w:rPr>
                                <w:b/>
                                <w:i/>
                              </w:rPr>
                              <w:t>Bitte entfernen Sie diesen Infokasten, wenn Sie die Formatvorlage nutzen.</w:t>
                            </w:r>
                          </w:p>
                          <w:p w14:paraId="549F096E" w14:textId="77777777" w:rsidR="0058574A" w:rsidRDefault="0058574A" w:rsidP="00F46C9A">
                            <w:pPr>
                              <w:jc w:val="left"/>
                            </w:pPr>
                          </w:p>
                          <w:p w14:paraId="15C8D4F9" w14:textId="77777777" w:rsidR="0058574A" w:rsidRPr="00614250" w:rsidRDefault="0058574A" w:rsidP="0058574A">
                            <w:pPr>
                              <w:jc w:val="left"/>
                              <w:rPr>
                                <w:b/>
                                <w:i/>
                              </w:rPr>
                            </w:pPr>
                            <w:r w:rsidRPr="00614250">
                              <w:rPr>
                                <w:b/>
                                <w:i/>
                              </w:rPr>
                              <w:t>Bitte entfernen Sie diesen Infokasten, wenn Sie die Formatvorlage nutzen.</w:t>
                            </w:r>
                          </w:p>
                          <w:p w14:paraId="60D63C01" w14:textId="77777777" w:rsidR="0058574A" w:rsidRDefault="0058574A" w:rsidP="00F46C9A">
                            <w:pPr>
                              <w:jc w:val="left"/>
                            </w:pPr>
                          </w:p>
                        </w:txbxContent>
                      </wps:txbx>
                      <wps:bodyPr rot="0" vert="horz" wrap="square" lIns="91440" tIns="45720" rIns="91440" bIns="45720" anchor="t" anchorCtr="0" upright="1">
                        <a:noAutofit/>
                      </wps:bodyPr>
                    </wps:wsp>
                  </a:graphicData>
                </a:graphic>
              </wp:inline>
            </w:drawing>
          </mc:Choice>
          <mc:Fallback>
            <w:pict>
              <v:rect id="Rectangle 4" o:spid="_x0000_s1026" style="width:371.2pt;height:16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" fillcolor="white [3201]" strokecolor="#666 [1936]" strokeweight="1pt">
                <v:fill color2="#999 [1296]" focus="100%" type="gradient"/>
                <v:shadow on="t" color="#7f7f7f [1601]" opacity=".5" offset="1pt"/>
                <v:textbox>
                  <w:txbxContent>
                    <w:p w14:paraId="14437336" w14:textId="7EEF2A51" w:rsidR="00F46C9A" w:rsidRDefault="00F46C9A" w:rsidP="00F46C9A">
                      <w:pPr>
                        <w:jc w:val="left"/>
                      </w:pPr>
                      <w:r>
                        <w:t xml:space="preserve">Zu </w:t>
                      </w:r>
                      <w:proofErr w:type="gramStart"/>
                      <w:r>
                        <w:t>einfacheren</w:t>
                      </w:r>
                      <w:proofErr w:type="gramEnd"/>
                      <w:r>
                        <w:t xml:space="preserve"> Handhabung der Zitate wird empfohlen</w:t>
                      </w:r>
                      <w:r w:rsidR="00994EA8">
                        <w:t>, Zitatprogramme</w:t>
                      </w:r>
                      <w:r>
                        <w:t xml:space="preserve"> wie z.B. </w:t>
                      </w:r>
                      <w:proofErr w:type="spellStart"/>
                      <w:r>
                        <w:t>RefWorks</w:t>
                      </w:r>
                      <w:proofErr w:type="spellEnd"/>
                      <w:r>
                        <w:t xml:space="preserve">, </w:t>
                      </w:r>
                      <w:proofErr w:type="spellStart"/>
                      <w:r>
                        <w:t>Zotero</w:t>
                      </w:r>
                      <w:proofErr w:type="spellEnd"/>
                      <w:r>
                        <w:t xml:space="preserve"> oder </w:t>
                      </w:r>
                      <w:proofErr w:type="spellStart"/>
                      <w:r>
                        <w:t>Citavi</w:t>
                      </w:r>
                      <w:proofErr w:type="spellEnd"/>
                      <w:r>
                        <w:t xml:space="preserve"> zu nutzen</w:t>
                      </w:r>
                      <w:r w:rsidR="003C0344">
                        <w:t xml:space="preserve">. </w:t>
                      </w:r>
                      <w:r>
                        <w:t>Informationen und Anleitungen bekommen Sie bei der Uni-Bibliothek.</w:t>
                      </w:r>
                    </w:p>
                    <w:p w14:paraId="08CA9DD6" w14:textId="77777777" w:rsidR="00F46C9A" w:rsidRDefault="00F46C9A" w:rsidP="00F46C9A">
                      <w:pPr>
                        <w:jc w:val="left"/>
                      </w:pPr>
                      <w:r>
                        <w:t>Es sei an dieser Stelle noch einmal darauf hingewiesen, dass Wikipedia keine zitierwürdige Quelle für universitäre Arbeiten darstellt.</w:t>
                      </w:r>
                    </w:p>
                    <w:p w14:paraId="144EA513" w14:textId="77777777" w:rsidR="0058574A" w:rsidRPr="00614250" w:rsidRDefault="0058574A" w:rsidP="0058574A">
                      <w:pPr>
                        <w:jc w:val="left"/>
                        <w:rPr>
                          <w:b/>
                          <w:i/>
                        </w:rPr>
                      </w:pPr>
                      <w:r w:rsidRPr="00614250">
                        <w:rPr>
                          <w:b/>
                          <w:i/>
                        </w:rPr>
                        <w:t>Bitte entfernen Sie diesen Infokasten, wenn Sie die Formatvorlage nutzen.</w:t>
                      </w:r>
                    </w:p>
                    <w:p w14:paraId="549F096E" w14:textId="77777777" w:rsidR="0058574A" w:rsidRDefault="0058574A" w:rsidP="00F46C9A">
                      <w:pPr>
                        <w:jc w:val="left"/>
                      </w:pPr>
                    </w:p>
                    <w:p w14:paraId="15C8D4F9" w14:textId="77777777" w:rsidR="0058574A" w:rsidRPr="00614250" w:rsidRDefault="0058574A" w:rsidP="0058574A">
                      <w:pPr>
                        <w:jc w:val="left"/>
                        <w:rPr>
                          <w:b/>
                          <w:i/>
                        </w:rPr>
                      </w:pPr>
                      <w:r w:rsidRPr="00614250">
                        <w:rPr>
                          <w:b/>
                          <w:i/>
                        </w:rPr>
                        <w:t>Bitte entfernen Sie diesen Infokasten, wenn Sie die Formatvorlage nutzen.</w:t>
                      </w:r>
                    </w:p>
                    <w:p w14:paraId="60D63C01" w14:textId="77777777" w:rsidR="0058574A" w:rsidRDefault="0058574A" w:rsidP="00F46C9A">
                      <w:pPr>
                        <w:jc w:val="left"/>
                      </w:pPr>
                    </w:p>
                  </w:txbxContent>
                </v:textbox>
                <w10:anchorlock/>
              </v:rect>
            </w:pict>
          </mc:Fallback>
        </mc:AlternateContent>
      </w:r>
    </w:p>
    <w:p w14:paraId="5FB29A57" w14:textId="5463CA72" w:rsidR="00F46C9A" w:rsidRPr="001B1F0D" w:rsidRDefault="00F46C9A">
      <w:pPr>
        <w:spacing w:before="0" w:after="0" w:line="240" w:lineRule="auto"/>
        <w:jc w:val="left"/>
        <w:rPr>
          <w:b/>
          <w:spacing w:val="5"/>
          <w:sz w:val="30"/>
          <w:szCs w:val="30"/>
        </w:rPr>
      </w:pPr>
      <w:r w:rsidRPr="001B1F0D">
        <w:br w:type="page"/>
      </w:r>
    </w:p>
    <w:p w14:paraId="601E6C9D" w14:textId="3CE899BF" w:rsidR="008205B6" w:rsidRPr="00EE19EE" w:rsidRDefault="00DB0075" w:rsidP="00F46C9A">
      <w:pPr>
        <w:pStyle w:val="berschrift1"/>
        <w:numPr>
          <w:ilvl w:val="0"/>
          <w:numId w:val="0"/>
        </w:numPr>
        <w:spacing w:line="276" w:lineRule="auto"/>
        <w:rPr>
          <w:lang w:val="de-DE"/>
        </w:rPr>
      </w:pPr>
      <w:bookmarkStart w:id="28" w:name="_Toc17793028"/>
      <w:r w:rsidRPr="00EE19EE">
        <w:rPr>
          <w:lang w:val="de-DE"/>
        </w:rPr>
        <w:lastRenderedPageBreak/>
        <w:t>Anhang</w:t>
      </w:r>
      <w:bookmarkEnd w:id="28"/>
    </w:p>
    <w:p w14:paraId="601E6C9E" w14:textId="66657800" w:rsidR="00F56DE5" w:rsidRPr="00EE19EE" w:rsidRDefault="0097404E" w:rsidP="00963C07">
      <w:pPr>
        <w:spacing w:line="276" w:lineRule="auto"/>
      </w:pPr>
      <w:r w:rsidRPr="00EE19EE">
        <w:t xml:space="preserve">Alle Dokumente des Anhangs befinden sich auf der beigefügten Disc. </w:t>
      </w:r>
    </w:p>
    <w:p w14:paraId="601E6C9F" w14:textId="43D41132" w:rsidR="00F56DE5" w:rsidRPr="00EE19EE" w:rsidRDefault="00DB0075" w:rsidP="00963C07">
      <w:pPr>
        <w:spacing w:line="276" w:lineRule="auto"/>
        <w:rPr>
          <w:b/>
          <w:sz w:val="26"/>
          <w:szCs w:val="26"/>
        </w:rPr>
      </w:pPr>
      <w:r w:rsidRPr="00EE19EE">
        <w:rPr>
          <w:b/>
          <w:sz w:val="26"/>
          <w:szCs w:val="26"/>
        </w:rPr>
        <w:t>Inhaltsverzeichnis</w:t>
      </w:r>
    </w:p>
    <w:p w14:paraId="601E6CA0" w14:textId="75AF5F7A" w:rsidR="00405120" w:rsidRPr="00EE19EE" w:rsidRDefault="00476886" w:rsidP="00963C07">
      <w:pPr>
        <w:spacing w:line="276" w:lineRule="auto"/>
      </w:pPr>
      <w:r w:rsidRPr="00EE19EE">
        <w:t xml:space="preserve">Beobachtungsprotokoll </w:t>
      </w:r>
      <w:r w:rsidR="00EE19EE">
        <w:t>von</w:t>
      </w:r>
      <w:r w:rsidRPr="00EE19EE">
        <w:t xml:space="preserve"> </w:t>
      </w:r>
      <w:r w:rsidR="00530724" w:rsidRPr="00EE19EE">
        <w:t>H</w:t>
      </w:r>
      <w:r w:rsidR="00F031C6">
        <w:t>aushalt</w:t>
      </w:r>
      <w:r w:rsidR="00405120" w:rsidRPr="00EE19EE">
        <w:t xml:space="preserve"> I</w:t>
      </w:r>
    </w:p>
    <w:p w14:paraId="601E6CA1" w14:textId="3F944EBD" w:rsidR="00F56DE5" w:rsidRPr="00EE19EE" w:rsidRDefault="00EE19EE" w:rsidP="00963C07">
      <w:pPr>
        <w:spacing w:line="276" w:lineRule="auto"/>
      </w:pPr>
      <w:r w:rsidRPr="00EE19EE">
        <w:t>Protokoll des Interviews vor der Tour mit Haushalt</w:t>
      </w:r>
      <w:r w:rsidR="00F56DE5" w:rsidRPr="00EE19EE">
        <w:t xml:space="preserve"> I</w:t>
      </w:r>
    </w:p>
    <w:p w14:paraId="601E6CA2" w14:textId="726BBA6A" w:rsidR="00405120" w:rsidRPr="00EE19EE" w:rsidRDefault="00EE19EE" w:rsidP="00963C07">
      <w:pPr>
        <w:spacing w:line="276" w:lineRule="auto"/>
      </w:pPr>
      <w:r w:rsidRPr="00EE19EE">
        <w:t>Protokoll des Interviews nach der Tour mit Haushalt</w:t>
      </w:r>
      <w:r w:rsidR="00F56DE5" w:rsidRPr="00EE19EE">
        <w:t xml:space="preserve"> I</w:t>
      </w:r>
    </w:p>
    <w:p w14:paraId="601E6CA3" w14:textId="2BCE507D" w:rsidR="00F56DE5" w:rsidRPr="00EE19EE" w:rsidRDefault="00EE19EE" w:rsidP="00963C07">
      <w:pPr>
        <w:spacing w:line="276" w:lineRule="auto"/>
      </w:pPr>
      <w:r>
        <w:t xml:space="preserve">Analyseergebnisse </w:t>
      </w:r>
      <w:r w:rsidR="00F031C6">
        <w:t>von Haushalt</w:t>
      </w:r>
      <w:r w:rsidRPr="00EE19EE">
        <w:t xml:space="preserve"> </w:t>
      </w:r>
      <w:r w:rsidR="00F56DE5" w:rsidRPr="00EE19EE">
        <w:t>I</w:t>
      </w:r>
    </w:p>
    <w:p w14:paraId="601E6CA4" w14:textId="788267C5" w:rsidR="00F56DE5" w:rsidRPr="00EE19EE" w:rsidRDefault="00476886" w:rsidP="00963C07">
      <w:pPr>
        <w:spacing w:line="276" w:lineRule="auto"/>
      </w:pPr>
      <w:r w:rsidRPr="00EE19EE">
        <w:t xml:space="preserve">Beobachtungsprotokoll </w:t>
      </w:r>
      <w:r w:rsidR="00F031C6">
        <w:t>von</w:t>
      </w:r>
      <w:r w:rsidRPr="00EE19EE">
        <w:t xml:space="preserve"> H</w:t>
      </w:r>
      <w:r w:rsidR="00F031C6">
        <w:t>aushalt</w:t>
      </w:r>
      <w:r w:rsidRPr="00EE19EE">
        <w:t xml:space="preserve"> </w:t>
      </w:r>
      <w:r w:rsidR="00F56DE5" w:rsidRPr="00EE19EE">
        <w:t>II</w:t>
      </w:r>
    </w:p>
    <w:p w14:paraId="601E6CA5" w14:textId="51439638" w:rsidR="00F56DE5" w:rsidRPr="00F031C6" w:rsidRDefault="00F031C6" w:rsidP="00963C07">
      <w:pPr>
        <w:spacing w:line="276" w:lineRule="auto"/>
      </w:pPr>
      <w:r w:rsidRPr="00EE19EE">
        <w:t xml:space="preserve">Protokoll des Interviews vor der Tour mit Haushalt </w:t>
      </w:r>
      <w:r w:rsidR="00F56DE5" w:rsidRPr="00F031C6">
        <w:t>II</w:t>
      </w:r>
    </w:p>
    <w:p w14:paraId="601E6CA6" w14:textId="65491BA6" w:rsidR="00F56DE5" w:rsidRPr="00F031C6" w:rsidRDefault="00F031C6" w:rsidP="00963C07">
      <w:pPr>
        <w:spacing w:line="276" w:lineRule="auto"/>
      </w:pPr>
      <w:r w:rsidRPr="00EE19EE">
        <w:t xml:space="preserve">Protokoll des Interviews nach der Tour mit Haushalt </w:t>
      </w:r>
      <w:r w:rsidR="00F56DE5" w:rsidRPr="00F031C6">
        <w:t>II</w:t>
      </w:r>
    </w:p>
    <w:p w14:paraId="601E6CA7" w14:textId="7DF7E81A" w:rsidR="00F56DE5" w:rsidRPr="00F031C6" w:rsidRDefault="00F031C6" w:rsidP="00963C07">
      <w:pPr>
        <w:spacing w:line="276" w:lineRule="auto"/>
      </w:pPr>
      <w:r>
        <w:t>Analyseergebnisse von Haushalt</w:t>
      </w:r>
      <w:r w:rsidRPr="00EE19EE">
        <w:t xml:space="preserve"> </w:t>
      </w:r>
      <w:r w:rsidR="00F56DE5" w:rsidRPr="00F031C6">
        <w:t>II</w:t>
      </w:r>
    </w:p>
    <w:p w14:paraId="601E6CA8" w14:textId="7A4C76F7" w:rsidR="00F56DE5" w:rsidRPr="00F031C6" w:rsidRDefault="00476886" w:rsidP="00963C07">
      <w:pPr>
        <w:spacing w:line="276" w:lineRule="auto"/>
      </w:pPr>
      <w:r w:rsidRPr="00F031C6">
        <w:t xml:space="preserve">Beobachtungsprotokoll </w:t>
      </w:r>
      <w:r w:rsidR="00F031C6">
        <w:t>von</w:t>
      </w:r>
      <w:r w:rsidRPr="00F031C6">
        <w:t xml:space="preserve"> H</w:t>
      </w:r>
      <w:r w:rsidR="00F031C6">
        <w:t>aushalt</w:t>
      </w:r>
      <w:r w:rsidRPr="00F031C6">
        <w:t xml:space="preserve"> </w:t>
      </w:r>
      <w:r w:rsidR="00F56DE5" w:rsidRPr="00F031C6">
        <w:t>III</w:t>
      </w:r>
    </w:p>
    <w:p w14:paraId="601E6CA9" w14:textId="69375D6B" w:rsidR="00F56DE5" w:rsidRPr="00F031C6" w:rsidRDefault="00F031C6" w:rsidP="00963C07">
      <w:pPr>
        <w:spacing w:line="276" w:lineRule="auto"/>
      </w:pPr>
      <w:r w:rsidRPr="00EE19EE">
        <w:t xml:space="preserve">Protokoll des Interviews vor der Tour mit Haushalt </w:t>
      </w:r>
      <w:r w:rsidR="00F56DE5" w:rsidRPr="00F031C6">
        <w:t>III</w:t>
      </w:r>
    </w:p>
    <w:p w14:paraId="601E6CAA" w14:textId="54B5C8A5" w:rsidR="00F56DE5" w:rsidRPr="00F031C6" w:rsidRDefault="00F031C6" w:rsidP="00963C07">
      <w:pPr>
        <w:spacing w:line="276" w:lineRule="auto"/>
      </w:pPr>
      <w:r w:rsidRPr="00EE19EE">
        <w:t xml:space="preserve">Protokoll des Interviews nach der Tour mit Haushalt </w:t>
      </w:r>
      <w:r w:rsidR="00F56DE5" w:rsidRPr="00F031C6">
        <w:t>III</w:t>
      </w:r>
    </w:p>
    <w:p w14:paraId="601E6CAB" w14:textId="37CD9F30" w:rsidR="00F56DE5" w:rsidRPr="00F031C6" w:rsidRDefault="00F031C6" w:rsidP="00963C07">
      <w:pPr>
        <w:spacing w:line="276" w:lineRule="auto"/>
      </w:pPr>
      <w:r>
        <w:t>Analyseergebnisse von Haushalt</w:t>
      </w:r>
      <w:r w:rsidRPr="00EE19EE">
        <w:t xml:space="preserve"> </w:t>
      </w:r>
      <w:r w:rsidR="00F56DE5" w:rsidRPr="00F031C6">
        <w:t>III</w:t>
      </w:r>
    </w:p>
    <w:p w14:paraId="601E6CAC" w14:textId="443737C9" w:rsidR="00F56DE5" w:rsidRPr="00F031C6" w:rsidRDefault="00476886" w:rsidP="00963C07">
      <w:pPr>
        <w:spacing w:line="276" w:lineRule="auto"/>
      </w:pPr>
      <w:r w:rsidRPr="00F031C6">
        <w:t xml:space="preserve">Beobachtungsprotokoll </w:t>
      </w:r>
      <w:r w:rsidR="00F031C6">
        <w:t>von</w:t>
      </w:r>
      <w:r w:rsidRPr="00F031C6">
        <w:t xml:space="preserve"> H</w:t>
      </w:r>
      <w:r w:rsidR="00F031C6">
        <w:t>aushalt</w:t>
      </w:r>
      <w:r w:rsidRPr="00F031C6">
        <w:t xml:space="preserve"> </w:t>
      </w:r>
      <w:r w:rsidR="00F56DE5" w:rsidRPr="00F031C6">
        <w:t>IV</w:t>
      </w:r>
    </w:p>
    <w:p w14:paraId="601E6CAD" w14:textId="0FA81EA9" w:rsidR="00F56DE5" w:rsidRPr="00F031C6" w:rsidRDefault="00F031C6" w:rsidP="00963C07">
      <w:pPr>
        <w:spacing w:line="276" w:lineRule="auto"/>
      </w:pPr>
      <w:r w:rsidRPr="00EE19EE">
        <w:t xml:space="preserve">Protokoll des Interviews vor der Tour mit Haushalt </w:t>
      </w:r>
      <w:r w:rsidR="00F56DE5" w:rsidRPr="00F031C6">
        <w:t>IV</w:t>
      </w:r>
    </w:p>
    <w:p w14:paraId="601E6CAE" w14:textId="12F987C6" w:rsidR="00F56DE5" w:rsidRPr="00F031C6" w:rsidRDefault="00F031C6" w:rsidP="00963C07">
      <w:pPr>
        <w:spacing w:line="276" w:lineRule="auto"/>
      </w:pPr>
      <w:r w:rsidRPr="00EE19EE">
        <w:t xml:space="preserve">Protokoll des Interviews nach der Tour mit Haushalt </w:t>
      </w:r>
      <w:r w:rsidR="00F56DE5" w:rsidRPr="00F031C6">
        <w:t>IV</w:t>
      </w:r>
    </w:p>
    <w:p w14:paraId="601E6CAF" w14:textId="55358863" w:rsidR="00F56DE5" w:rsidRPr="001B1F0D" w:rsidRDefault="00F031C6" w:rsidP="00963C07">
      <w:pPr>
        <w:spacing w:line="276" w:lineRule="auto"/>
      </w:pPr>
      <w:r>
        <w:t>Analyseergebnisse von Haushalt</w:t>
      </w:r>
      <w:r w:rsidRPr="00EE19EE">
        <w:t xml:space="preserve"> </w:t>
      </w:r>
      <w:r w:rsidR="00F56DE5" w:rsidRPr="001B1F0D">
        <w:t>IV</w:t>
      </w:r>
    </w:p>
    <w:p w14:paraId="601E6CB0" w14:textId="77777777" w:rsidR="00CC2C84" w:rsidRPr="001B1F0D" w:rsidRDefault="00CC2C84" w:rsidP="00963C07">
      <w:pPr>
        <w:spacing w:line="276" w:lineRule="auto"/>
      </w:pPr>
    </w:p>
    <w:p w14:paraId="601E6CB1" w14:textId="77777777" w:rsidR="008205B6" w:rsidRPr="001B1F0D" w:rsidRDefault="008205B6" w:rsidP="00963C07">
      <w:pPr>
        <w:spacing w:line="276" w:lineRule="auto"/>
        <w:rPr>
          <w:b/>
          <w:sz w:val="30"/>
          <w:szCs w:val="30"/>
        </w:rPr>
        <w:sectPr w:rsidR="008205B6" w:rsidRPr="001B1F0D" w:rsidSect="00F37075">
          <w:footerReference w:type="default" r:id="rId17"/>
          <w:pgSz w:w="11906" w:h="16838"/>
          <w:pgMar w:top="1417" w:right="1417" w:bottom="1134" w:left="1417" w:header="708" w:footer="708" w:gutter="0"/>
          <w:pgNumType w:start="1"/>
          <w:cols w:space="708"/>
          <w:docGrid w:linePitch="360"/>
        </w:sectPr>
      </w:pPr>
      <w:bookmarkStart w:id="29" w:name="_Toc307750724"/>
    </w:p>
    <w:p w14:paraId="601E6CB3" w14:textId="33FD9DB1" w:rsidR="008205B6" w:rsidRPr="001B1F0D" w:rsidRDefault="008205B6" w:rsidP="00963C07">
      <w:pPr>
        <w:spacing w:line="276" w:lineRule="auto"/>
        <w:rPr>
          <w:b/>
          <w:sz w:val="30"/>
          <w:szCs w:val="30"/>
        </w:rPr>
      </w:pPr>
      <w:r w:rsidRPr="001B1F0D">
        <w:rPr>
          <w:b/>
          <w:sz w:val="30"/>
          <w:szCs w:val="30"/>
        </w:rPr>
        <w:lastRenderedPageBreak/>
        <w:t>Eidesstattliche Erklärung</w:t>
      </w:r>
      <w:bookmarkEnd w:id="29"/>
    </w:p>
    <w:p w14:paraId="601E6CB6" w14:textId="1544DFF0" w:rsidR="008205B6" w:rsidRPr="001B1F0D" w:rsidRDefault="008205B6" w:rsidP="00963C07">
      <w:pPr>
        <w:spacing w:beforeLines="240" w:before="576" w:afterLines="240" w:after="576" w:line="276" w:lineRule="auto"/>
        <w:rPr>
          <w:lang w:eastAsia="de-DE"/>
        </w:rPr>
      </w:pPr>
      <w:r w:rsidRPr="001B1F0D">
        <w:rPr>
          <w:lang w:eastAsia="de-DE"/>
        </w:rPr>
        <w:t>Hiermit erkläre ich, dass ich die vorliegende Arbeit selbständig und ohne Verwendung anderer als der angegebenen Hilfsmittel angefertigt habe. Alle Stellen, die wörtlich oder sinngemäß aus veröffentlichten oder unveröffentlichten Schriften entnommen wurden, sind als solche kenntlich gemacht. Die Arbeit ist in gleicher Form oder auszugsweise im Rahmen anderer Prüfungen noch nicht vorgelegt worden.</w:t>
      </w:r>
    </w:p>
    <w:p w14:paraId="73F6CA9A" w14:textId="6F67C61D" w:rsidR="00963C07" w:rsidRPr="001B1F0D" w:rsidRDefault="008205B6" w:rsidP="00963C07">
      <w:pPr>
        <w:autoSpaceDE w:val="0"/>
        <w:autoSpaceDN w:val="0"/>
        <w:adjustRightInd w:val="0"/>
        <w:spacing w:line="276" w:lineRule="auto"/>
        <w:jc w:val="left"/>
        <w:rPr>
          <w:szCs w:val="24"/>
          <w:lang w:eastAsia="de-DE"/>
        </w:rPr>
      </w:pPr>
      <w:r w:rsidRPr="001B1F0D">
        <w:rPr>
          <w:szCs w:val="24"/>
          <w:lang w:eastAsia="de-DE"/>
        </w:rPr>
        <w:t xml:space="preserve">Bremen, </w:t>
      </w:r>
      <w:r w:rsidR="000459C8" w:rsidRPr="001B1F0D">
        <w:rPr>
          <w:szCs w:val="24"/>
          <w:lang w:eastAsia="de-DE"/>
        </w:rPr>
        <w:t>Datum</w:t>
      </w:r>
      <w:r w:rsidR="00963C07" w:rsidRPr="001B1F0D">
        <w:rPr>
          <w:szCs w:val="24"/>
          <w:lang w:eastAsia="de-DE"/>
        </w:rPr>
        <w:tab/>
      </w:r>
      <w:r w:rsidR="00963C07" w:rsidRPr="001B1F0D">
        <w:rPr>
          <w:szCs w:val="24"/>
          <w:lang w:eastAsia="de-DE"/>
        </w:rPr>
        <w:tab/>
      </w:r>
      <w:r w:rsidR="00963C07" w:rsidRPr="001B1F0D">
        <w:rPr>
          <w:szCs w:val="24"/>
          <w:lang w:eastAsia="de-DE"/>
        </w:rPr>
        <w:tab/>
      </w:r>
      <w:r w:rsidR="00963C07" w:rsidRPr="001B1F0D">
        <w:rPr>
          <w:szCs w:val="24"/>
          <w:lang w:eastAsia="de-DE"/>
        </w:rPr>
        <w:tab/>
      </w:r>
      <w:r w:rsidR="00963C07" w:rsidRPr="001B1F0D">
        <w:rPr>
          <w:szCs w:val="24"/>
          <w:lang w:eastAsia="de-DE"/>
        </w:rPr>
        <w:tab/>
      </w:r>
      <w:r w:rsidR="00963C07" w:rsidRPr="001B1F0D">
        <w:rPr>
          <w:szCs w:val="24"/>
          <w:lang w:eastAsia="de-DE"/>
        </w:rPr>
        <w:tab/>
        <w:t xml:space="preserve">  </w:t>
      </w:r>
      <w:r w:rsidRPr="001B1F0D">
        <w:rPr>
          <w:szCs w:val="24"/>
          <w:lang w:eastAsia="de-DE"/>
        </w:rPr>
        <w:t>________________</w:t>
      </w:r>
      <w:r w:rsidR="00E63702" w:rsidRPr="001B1F0D">
        <w:rPr>
          <w:szCs w:val="24"/>
          <w:lang w:eastAsia="de-DE"/>
        </w:rPr>
        <w:t>________</w:t>
      </w:r>
    </w:p>
    <w:p w14:paraId="601E6CB8" w14:textId="1FA881B3" w:rsidR="008205B6" w:rsidRPr="001B1F0D" w:rsidRDefault="001D5E5E" w:rsidP="00963C07">
      <w:pPr>
        <w:autoSpaceDE w:val="0"/>
        <w:autoSpaceDN w:val="0"/>
        <w:adjustRightInd w:val="0"/>
        <w:spacing w:line="276" w:lineRule="auto"/>
        <w:ind w:left="5664" w:firstLine="708"/>
        <w:jc w:val="left"/>
        <w:rPr>
          <w:szCs w:val="24"/>
          <w:lang w:eastAsia="de-DE"/>
        </w:rPr>
      </w:pPr>
      <w:r w:rsidRPr="001B1F0D">
        <w:rPr>
          <w:szCs w:val="24"/>
          <w:lang w:eastAsia="de-DE"/>
        </w:rPr>
        <w:t>Max Mustermann</w:t>
      </w:r>
    </w:p>
    <w:p w14:paraId="601E6CB9" w14:textId="77777777" w:rsidR="008205B6" w:rsidRPr="001B1F0D" w:rsidRDefault="008205B6" w:rsidP="00963C07">
      <w:pPr>
        <w:spacing w:line="276" w:lineRule="auto"/>
      </w:pPr>
    </w:p>
    <w:sectPr w:rsidR="008205B6" w:rsidRPr="001B1F0D" w:rsidSect="00FC02FE">
      <w:pgSz w:w="11906" w:h="16838"/>
      <w:pgMar w:top="1417" w:right="1417" w:bottom="1134" w:left="1417" w:header="708" w:footer="708" w:gutter="0"/>
      <w:pgNumType w:fmt="upperLetter"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84C7B5" w14:textId="77777777" w:rsidR="00D649A2" w:rsidRDefault="00D649A2" w:rsidP="00D156F0">
      <w:r>
        <w:separator/>
      </w:r>
    </w:p>
  </w:endnote>
  <w:endnote w:type="continuationSeparator" w:id="0">
    <w:p w14:paraId="34210B8B" w14:textId="77777777" w:rsidR="00D649A2" w:rsidRDefault="00D649A2"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lfaen">
    <w:panose1 w:val="010A0502050306030303"/>
    <w:charset w:val="00"/>
    <w:family w:val="roman"/>
    <w:notTrueType/>
    <w:pitch w:val="variable"/>
    <w:sig w:usb0="00C00283" w:usb1="00000000" w:usb2="00000000" w:usb3="00000000" w:csb0="0000000D"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E6CCE" w14:textId="77777777" w:rsidR="00821066" w:rsidRPr="00354BFE" w:rsidRDefault="001D5E5E" w:rsidP="000336F3">
    <w:pPr>
      <w:pStyle w:val="Fuzeile"/>
      <w:pBdr>
        <w:top w:val="single" w:sz="4" w:space="1" w:color="auto"/>
      </w:pBdr>
      <w:jc w:val="right"/>
    </w:pPr>
    <w:r w:rsidRPr="00775B20">
      <w:rPr>
        <w:rFonts w:ascii="Times New Roman" w:hAnsi="Times New Roman"/>
      </w:rPr>
      <w:t>Max Mustermann</w:t>
    </w:r>
    <w:r w:rsidR="00821066" w:rsidRPr="00354BFE">
      <w:tab/>
    </w:r>
    <w:r w:rsidR="00821066" w:rsidRPr="00354BFE">
      <w:tab/>
    </w:r>
    <w:r w:rsidR="002930CD" w:rsidRPr="00775B20">
      <w:rPr>
        <w:rFonts w:ascii="Times New Roman" w:hAnsi="Times New Roman"/>
      </w:rPr>
      <w:fldChar w:fldCharType="begin"/>
    </w:r>
    <w:r w:rsidR="002930CD" w:rsidRPr="00775B20">
      <w:rPr>
        <w:rFonts w:ascii="Times New Roman" w:hAnsi="Times New Roman"/>
      </w:rPr>
      <w:instrText xml:space="preserve"> PAGE   \* MERGEFORMAT </w:instrText>
    </w:r>
    <w:r w:rsidR="002930CD" w:rsidRPr="00775B20">
      <w:rPr>
        <w:rFonts w:ascii="Times New Roman" w:hAnsi="Times New Roman"/>
      </w:rPr>
      <w:fldChar w:fldCharType="separate"/>
    </w:r>
    <w:r w:rsidR="003F5F1D">
      <w:rPr>
        <w:rFonts w:ascii="Times New Roman" w:hAnsi="Times New Roman"/>
        <w:noProof/>
      </w:rPr>
      <w:t>XIII</w:t>
    </w:r>
    <w:r w:rsidR="002930CD" w:rsidRPr="00775B20">
      <w:rPr>
        <w:rFonts w:ascii="Times New Roman" w:hAnsi="Times New Roman"/>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A3F2B1" w14:textId="77777777" w:rsidR="00354691" w:rsidRDefault="00354691" w:rsidP="002A1DBD">
    <w:pPr>
      <w:pStyle w:val="Fuzeile"/>
      <w:pBdr>
        <w:top w:val="single" w:sz="4" w:space="1" w:color="auto"/>
      </w:pBdr>
      <w:jc w:val="right"/>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3F5F1D">
      <w:rPr>
        <w:rFonts w:ascii="Times New Roman" w:hAnsi="Times New Roman"/>
        <w:noProof/>
      </w:rPr>
      <w:t>6</w:t>
    </w:r>
    <w:r w:rsidRPr="00775B20">
      <w:rPr>
        <w:rFonts w:ascii="Times New Roman" w:hAnsi="Times New Roman"/>
        <w:noProof/>
      </w:rPr>
      <w:fldChar w:fldCharType="end"/>
    </w:r>
  </w:p>
  <w:p w14:paraId="75A269C2" w14:textId="77777777" w:rsidR="00354691" w:rsidRPr="00A61241" w:rsidRDefault="00354691" w:rsidP="002A1DBD">
    <w:pPr>
      <w:pStyle w:val="Fuzeile"/>
      <w:pBdr>
        <w:top w:val="single" w:sz="4" w:space="1" w:color="auto"/>
      </w:pBd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7C7523" w14:textId="77777777" w:rsidR="00D649A2" w:rsidRDefault="00D649A2" w:rsidP="00D156F0">
      <w:r>
        <w:separator/>
      </w:r>
    </w:p>
  </w:footnote>
  <w:footnote w:type="continuationSeparator" w:id="0">
    <w:p w14:paraId="1746DACE" w14:textId="77777777" w:rsidR="00D649A2" w:rsidRDefault="00D649A2" w:rsidP="00D156F0">
      <w:r>
        <w:continuationSeparator/>
      </w:r>
    </w:p>
  </w:footnote>
  <w:footnote w:id="1">
    <w:p w14:paraId="564A18E4" w14:textId="3180B52F" w:rsidR="00D35B39" w:rsidRPr="008F0BFD" w:rsidRDefault="00D35B39" w:rsidP="00BA4172">
      <w:pPr>
        <w:spacing w:line="276" w:lineRule="auto"/>
      </w:pPr>
      <w:r w:rsidRPr="008F0BFD">
        <w:rPr>
          <w:rStyle w:val="Funotenzeichen"/>
          <w:sz w:val="20"/>
        </w:rPr>
        <w:footnoteRef/>
      </w:r>
      <w:r w:rsidRPr="008F0BFD">
        <w:rPr>
          <w:sz w:val="20"/>
        </w:rPr>
        <w:t xml:space="preserve"> Supply Chain Management: SCM </w:t>
      </w:r>
      <w:r w:rsidR="0097404E" w:rsidRPr="008F0BFD">
        <w:rPr>
          <w:sz w:val="20"/>
        </w:rPr>
        <w:t xml:space="preserve">kann als Integration von Geschäftsprozessen </w:t>
      </w:r>
      <w:r w:rsidR="00262FF3" w:rsidRPr="007E0EEB">
        <w:rPr>
          <w:sz w:val="20"/>
        </w:rPr>
        <w:t>verstanden</w:t>
      </w:r>
      <w:r w:rsidR="0097404E" w:rsidRPr="007E0EEB">
        <w:rPr>
          <w:sz w:val="20"/>
        </w:rPr>
        <w:t xml:space="preserve"> </w:t>
      </w:r>
      <w:r w:rsidR="0097404E" w:rsidRPr="008F0BFD">
        <w:rPr>
          <w:sz w:val="20"/>
        </w:rPr>
        <w:t>werden</w:t>
      </w:r>
      <w:r w:rsidRPr="008F0BFD">
        <w:rPr>
          <w:sz w:val="20"/>
        </w:rPr>
        <w:t xml:space="preserve"> (Larsen et al.</w:t>
      </w:r>
      <w:r w:rsidR="00D02733">
        <w:rPr>
          <w:sz w:val="20"/>
        </w:rPr>
        <w:t>,</w:t>
      </w:r>
      <w:r w:rsidRPr="008F0BFD">
        <w:rPr>
          <w:sz w:val="20"/>
        </w:rPr>
        <w:t xml:space="preserve"> 2007</w:t>
      </w:r>
      <w:r w:rsidR="004E4FC3">
        <w:rPr>
          <w:sz w:val="20"/>
        </w:rPr>
        <w:t>,</w:t>
      </w:r>
      <w:r w:rsidR="00D02733">
        <w:rPr>
          <w:sz w:val="20"/>
        </w:rPr>
        <w:t xml:space="preserve"> S.</w:t>
      </w:r>
      <w:r w:rsidR="004E4FC3">
        <w:rPr>
          <w:sz w:val="20"/>
        </w:rPr>
        <w:t xml:space="preserve"> </w:t>
      </w:r>
      <w:r w:rsidRPr="008F0BFD">
        <w:rPr>
          <w:sz w:val="20"/>
        </w:rPr>
        <w:t xml:space="preserve">12). </w:t>
      </w:r>
      <w:r w:rsidR="004E4FC3">
        <w:rPr>
          <w:sz w:val="20"/>
        </w:rPr>
        <w:t xml:space="preserve">Cooper et al. </w:t>
      </w:r>
      <w:r w:rsidRPr="008F0BFD">
        <w:rPr>
          <w:sz w:val="20"/>
        </w:rPr>
        <w:t>(1997,</w:t>
      </w:r>
      <w:r w:rsidR="004E4FC3">
        <w:rPr>
          <w:sz w:val="20"/>
        </w:rPr>
        <w:t xml:space="preserve"> </w:t>
      </w:r>
      <w:r w:rsidR="00D02733">
        <w:rPr>
          <w:sz w:val="20"/>
        </w:rPr>
        <w:t xml:space="preserve">S. </w:t>
      </w:r>
      <w:r w:rsidRPr="008F0BFD">
        <w:rPr>
          <w:sz w:val="20"/>
        </w:rPr>
        <w:t xml:space="preserve">2) </w:t>
      </w:r>
      <w:r w:rsidR="0097404E" w:rsidRPr="008F0BFD">
        <w:rPr>
          <w:sz w:val="20"/>
        </w:rPr>
        <w:t>definieren</w:t>
      </w:r>
      <w:r w:rsidRPr="008F0BFD">
        <w:rPr>
          <w:sz w:val="20"/>
        </w:rPr>
        <w:t xml:space="preserve"> SCM </w:t>
      </w:r>
      <w:r w:rsidR="0097404E" w:rsidRPr="008F0BFD">
        <w:rPr>
          <w:sz w:val="20"/>
        </w:rPr>
        <w:t>als</w:t>
      </w:r>
      <w:r w:rsidRPr="008F0BFD">
        <w:rPr>
          <w:sz w:val="20"/>
        </w:rPr>
        <w:t xml:space="preserve"> “[…] </w:t>
      </w:r>
      <w:r w:rsidR="0097404E" w:rsidRPr="008F0BFD">
        <w:rPr>
          <w:sz w:val="20"/>
        </w:rPr>
        <w:t>die Integration von</w:t>
      </w:r>
      <w:r w:rsidRPr="008F0BFD">
        <w:rPr>
          <w:sz w:val="20"/>
        </w:rPr>
        <w:t xml:space="preserve"> </w:t>
      </w:r>
      <w:r w:rsidR="00262FF3">
        <w:rPr>
          <w:sz w:val="20"/>
        </w:rPr>
        <w:t>Geschäftsprozessen vom</w:t>
      </w:r>
      <w:r w:rsidRPr="008F0BFD">
        <w:rPr>
          <w:sz w:val="20"/>
        </w:rPr>
        <w:t xml:space="preserve"> </w:t>
      </w:r>
      <w:r w:rsidR="0097404E" w:rsidRPr="008F0BFD">
        <w:rPr>
          <w:sz w:val="20"/>
        </w:rPr>
        <w:t>Endnutzer über</w:t>
      </w:r>
      <w:r w:rsidRPr="008F0BFD">
        <w:rPr>
          <w:sz w:val="20"/>
        </w:rPr>
        <w:t xml:space="preserve"> </w:t>
      </w:r>
      <w:r w:rsidR="0080338B">
        <w:rPr>
          <w:sz w:val="20"/>
        </w:rPr>
        <w:t xml:space="preserve">die </w:t>
      </w:r>
      <w:r w:rsidR="00262FF3">
        <w:rPr>
          <w:sz w:val="20"/>
        </w:rPr>
        <w:t>ursprüngliche</w:t>
      </w:r>
      <w:r w:rsidR="0080338B">
        <w:rPr>
          <w:sz w:val="20"/>
        </w:rPr>
        <w:t>n</w:t>
      </w:r>
      <w:r w:rsidR="00262FF3">
        <w:rPr>
          <w:sz w:val="20"/>
        </w:rPr>
        <w:t xml:space="preserve"> Lieferanten</w:t>
      </w:r>
      <w:r w:rsidR="008F0BFD" w:rsidRPr="008F0BFD">
        <w:rPr>
          <w:sz w:val="20"/>
        </w:rPr>
        <w:t>, die Produkte, Dienstleistungen und I</w:t>
      </w:r>
      <w:r w:rsidR="00262FF3">
        <w:rPr>
          <w:sz w:val="20"/>
        </w:rPr>
        <w:t>nformationen bereitstellen, die</w:t>
      </w:r>
      <w:r w:rsidRPr="008F0BFD">
        <w:rPr>
          <w:sz w:val="20"/>
        </w:rPr>
        <w:t xml:space="preserve"> </w:t>
      </w:r>
      <w:r w:rsidR="00262FF3">
        <w:rPr>
          <w:sz w:val="20"/>
        </w:rPr>
        <w:t>für den Kunden einen Mehrwert schaffen</w:t>
      </w:r>
      <w:r w:rsidRPr="008F0BFD">
        <w:rPr>
          <w:sz w:val="20"/>
        </w:rPr>
        <w:t>” (</w:t>
      </w:r>
      <w:proofErr w:type="spellStart"/>
      <w:r w:rsidR="00D02733">
        <w:rPr>
          <w:sz w:val="20"/>
        </w:rPr>
        <w:t>Lysons</w:t>
      </w:r>
      <w:proofErr w:type="spellEnd"/>
      <w:r w:rsidR="00D02733">
        <w:rPr>
          <w:sz w:val="20"/>
        </w:rPr>
        <w:t xml:space="preserve"> und </w:t>
      </w:r>
      <w:proofErr w:type="spellStart"/>
      <w:r w:rsidRPr="008F0BFD">
        <w:rPr>
          <w:sz w:val="20"/>
        </w:rPr>
        <w:t>Farrington</w:t>
      </w:r>
      <w:proofErr w:type="spellEnd"/>
      <w:r w:rsidR="00D02733">
        <w:rPr>
          <w:sz w:val="20"/>
        </w:rPr>
        <w:t>,</w:t>
      </w:r>
      <w:r w:rsidRPr="008F0BFD">
        <w:rPr>
          <w:sz w:val="20"/>
        </w:rPr>
        <w:t xml:space="preserve"> 2012</w:t>
      </w:r>
      <w:r w:rsidR="004E4FC3">
        <w:rPr>
          <w:sz w:val="20"/>
        </w:rPr>
        <w:t xml:space="preserve">, </w:t>
      </w:r>
      <w:r w:rsidR="00D02733">
        <w:rPr>
          <w:sz w:val="20"/>
        </w:rPr>
        <w:t xml:space="preserve">S. 24; Chopra und </w:t>
      </w:r>
      <w:r w:rsidR="00F031C6" w:rsidRPr="008F0BFD">
        <w:rPr>
          <w:sz w:val="20"/>
        </w:rPr>
        <w:t>Meindl</w:t>
      </w:r>
      <w:r w:rsidR="003F5F1D">
        <w:rPr>
          <w:sz w:val="20"/>
        </w:rPr>
        <w:t>,</w:t>
      </w:r>
      <w:r w:rsidR="004E4FC3">
        <w:rPr>
          <w:sz w:val="20"/>
        </w:rPr>
        <w:t xml:space="preserve"> 2014, </w:t>
      </w:r>
      <w:r w:rsidR="00D02733">
        <w:rPr>
          <w:sz w:val="20"/>
        </w:rPr>
        <w:t xml:space="preserve">S. </w:t>
      </w:r>
      <w:r w:rsidR="00F031C6" w:rsidRPr="008F0BFD">
        <w:rPr>
          <w:sz w:val="20"/>
        </w:rPr>
        <w:t>35).</w:t>
      </w:r>
      <w:r w:rsidRPr="008F0BFD">
        <w:rPr>
          <w:sz w:val="20"/>
        </w:rPr>
        <w:t xml:space="preserve"> </w:t>
      </w:r>
    </w:p>
  </w:footnote>
  <w:footnote w:id="2">
    <w:p w14:paraId="2A858512" w14:textId="27FB03D3" w:rsidR="00D35B39" w:rsidRPr="008F0BFD" w:rsidRDefault="00D35B39" w:rsidP="00BA4172">
      <w:pPr>
        <w:pStyle w:val="Funotentext"/>
        <w:spacing w:line="276" w:lineRule="auto"/>
      </w:pPr>
      <w:r w:rsidRPr="008F0BFD">
        <w:rPr>
          <w:rStyle w:val="Funotenzeichen"/>
        </w:rPr>
        <w:footnoteRef/>
      </w:r>
      <w:r w:rsidRPr="008F0BFD">
        <w:t xml:space="preserve"> Point </w:t>
      </w:r>
      <w:proofErr w:type="spellStart"/>
      <w:r w:rsidRPr="008F0BFD">
        <w:t>of</w:t>
      </w:r>
      <w:proofErr w:type="spellEnd"/>
      <w:r w:rsidRPr="008F0BFD">
        <w:t xml:space="preserve"> </w:t>
      </w:r>
      <w:proofErr w:type="spellStart"/>
      <w:r w:rsidRPr="008F0BFD">
        <w:t>Consumption</w:t>
      </w:r>
      <w:proofErr w:type="spellEnd"/>
      <w:r w:rsidRPr="008F0BFD">
        <w:t xml:space="preserve">: </w:t>
      </w:r>
      <w:r w:rsidR="008F0BFD" w:rsidRPr="008F0BFD">
        <w:t xml:space="preserve">Unter </w:t>
      </w:r>
      <w:r w:rsidRPr="008F0BFD">
        <w:t xml:space="preserve">POC </w:t>
      </w:r>
      <w:r w:rsidR="008F0BFD" w:rsidRPr="008F0BFD">
        <w:t>ist der Ort zu verstehen, an dem der Verbraucher die gekauften Gegenstände in der Wohnung lagert und nicht als der Ort, an dem der Verbrauch stattfindet</w:t>
      </w:r>
      <w:r w:rsidR="00F42819">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bottom w:val="single" w:sz="4" w:space="0" w:color="auto"/>
      </w:tblBorders>
      <w:tblLook w:val="00A0" w:firstRow="1" w:lastRow="0" w:firstColumn="1" w:lastColumn="0" w:noHBand="0" w:noVBand="0"/>
    </w:tblPr>
    <w:tblGrid>
      <w:gridCol w:w="4606"/>
      <w:gridCol w:w="4606"/>
    </w:tblGrid>
    <w:tr w:rsidR="00821066" w:rsidRPr="00443897" w14:paraId="601E6CCC" w14:textId="77777777" w:rsidTr="00443897">
      <w:tc>
        <w:tcPr>
          <w:tcW w:w="4606" w:type="dxa"/>
          <w:tcBorders>
            <w:bottom w:val="single" w:sz="4" w:space="0" w:color="auto"/>
          </w:tcBorders>
        </w:tcPr>
        <w:p w14:paraId="601E6CCA" w14:textId="77777777" w:rsidR="00821066" w:rsidRPr="009F489E" w:rsidRDefault="00821066" w:rsidP="002D7A47">
          <w:pPr>
            <w:pStyle w:val="Kopfzeile"/>
            <w:rPr>
              <w:rFonts w:ascii="Times New Roman" w:hAnsi="Times New Roman"/>
              <w:sz w:val="22"/>
              <w:lang w:val="de-DE" w:eastAsia="en-US"/>
            </w:rPr>
          </w:pPr>
        </w:p>
      </w:tc>
      <w:tc>
        <w:tcPr>
          <w:tcW w:w="4606" w:type="dxa"/>
          <w:tcBorders>
            <w:bottom w:val="single" w:sz="4" w:space="0" w:color="auto"/>
          </w:tcBorders>
        </w:tcPr>
        <w:p w14:paraId="601E6CCB" w14:textId="6F1CCAAE" w:rsidR="00821066" w:rsidRPr="00775B20" w:rsidRDefault="003453FB" w:rsidP="00443897">
          <w:pPr>
            <w:pStyle w:val="Kopfzeile"/>
            <w:jc w:val="right"/>
            <w:rPr>
              <w:rFonts w:ascii="Times New Roman" w:hAnsi="Times New Roman"/>
              <w:sz w:val="20"/>
              <w:szCs w:val="20"/>
              <w:lang w:val="de-DE"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3F5F1D">
            <w:rPr>
              <w:rFonts w:ascii="Times New Roman" w:hAnsi="Times New Roman"/>
              <w:noProof/>
            </w:rPr>
            <w:t>Anhang</w:t>
          </w:r>
          <w:r w:rsidRPr="00775B20">
            <w:rPr>
              <w:rFonts w:ascii="Times New Roman" w:hAnsi="Times New Roman"/>
              <w:noProof/>
              <w:lang w:eastAsia="en-US"/>
            </w:rPr>
            <w:fldChar w:fldCharType="end"/>
          </w:r>
        </w:p>
      </w:tc>
    </w:tr>
  </w:tbl>
  <w:p w14:paraId="601E6CCD" w14:textId="77777777" w:rsidR="00821066" w:rsidRPr="006235A7" w:rsidRDefault="00821066">
    <w:pPr>
      <w:pStyle w:val="Kopfzeile"/>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E124B"/>
    <w:multiLevelType w:val="hybridMultilevel"/>
    <w:tmpl w:val="8B50F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1685207E"/>
    <w:multiLevelType w:val="hybridMultilevel"/>
    <w:tmpl w:val="5BB20E28"/>
    <w:lvl w:ilvl="0" w:tplc="0407000F">
      <w:start w:val="1"/>
      <w:numFmt w:val="decimal"/>
      <w:lvlText w:val="%1."/>
      <w:lvlJc w:val="left"/>
      <w:pPr>
        <w:ind w:left="720" w:hanging="360"/>
      </w:pPr>
      <w:rPr>
        <w:rFonts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AC81AC6"/>
    <w:multiLevelType w:val="hybridMultilevel"/>
    <w:tmpl w:val="FC3C179A"/>
    <w:lvl w:ilvl="0" w:tplc="E39A2934">
      <w:start w:val="5"/>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FB638E7"/>
    <w:multiLevelType w:val="hybridMultilevel"/>
    <w:tmpl w:val="5B543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98147B"/>
    <w:multiLevelType w:val="hybridMultilevel"/>
    <w:tmpl w:val="552E2A56"/>
    <w:lvl w:ilvl="0" w:tplc="72BE44FE">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00142F8"/>
    <w:multiLevelType w:val="hybridMultilevel"/>
    <w:tmpl w:val="4D34321C"/>
    <w:lvl w:ilvl="0" w:tplc="B50AB0C2">
      <w:start w:val="1"/>
      <w:numFmt w:val="bullet"/>
      <w:pStyle w:val="Listenabsatz"/>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nsid w:val="37A90E3C"/>
    <w:multiLevelType w:val="hybridMultilevel"/>
    <w:tmpl w:val="AEA21BE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EE3217"/>
    <w:multiLevelType w:val="hybridMultilevel"/>
    <w:tmpl w:val="1F1E40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57F5A1D"/>
    <w:multiLevelType w:val="hybridMultilevel"/>
    <w:tmpl w:val="15C8EAE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6877700"/>
    <w:multiLevelType w:val="hybridMultilevel"/>
    <w:tmpl w:val="88B407C6"/>
    <w:lvl w:ilvl="0" w:tplc="04070015">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0">
    <w:nsid w:val="46EF7B59"/>
    <w:multiLevelType w:val="hybridMultilevel"/>
    <w:tmpl w:val="CAEA2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4BA11220"/>
    <w:multiLevelType w:val="hybridMultilevel"/>
    <w:tmpl w:val="31E0A7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nsid w:val="500F28AA"/>
    <w:multiLevelType w:val="hybridMultilevel"/>
    <w:tmpl w:val="9892C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0134197"/>
    <w:multiLevelType w:val="hybridMultilevel"/>
    <w:tmpl w:val="AAE6CA7C"/>
    <w:lvl w:ilvl="0" w:tplc="677ED76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5CEC178D"/>
    <w:multiLevelType w:val="hybridMultilevel"/>
    <w:tmpl w:val="0036839A"/>
    <w:lvl w:ilvl="0" w:tplc="AC90C6B0">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E343B20"/>
    <w:multiLevelType w:val="hybridMultilevel"/>
    <w:tmpl w:val="FCF884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5E37412E"/>
    <w:multiLevelType w:val="multilevel"/>
    <w:tmpl w:val="71FA1286"/>
    <w:lvl w:ilvl="0">
      <w:start w:val="1"/>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sz w:val="26"/>
        <w:szCs w:val="26"/>
      </w:rPr>
    </w:lvl>
    <w:lvl w:ilvl="2">
      <w:start w:val="1"/>
      <w:numFmt w:val="decimal"/>
      <w:pStyle w:val="berschrift3"/>
      <w:lvlText w:val="%1.%2.%3"/>
      <w:lvlJc w:val="left"/>
      <w:pPr>
        <w:ind w:left="1571"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decimal"/>
      <w:pStyle w:val="berschrift9"/>
      <w:lvlText w:val="%1.%2.%3.%4.%5.%6.%7.%8.%9"/>
      <w:lvlJc w:val="left"/>
      <w:pPr>
        <w:ind w:left="1584" w:hanging="1584"/>
      </w:pPr>
      <w:rPr>
        <w:rFonts w:cs="Times New Roman" w:hint="default"/>
      </w:rPr>
    </w:lvl>
  </w:abstractNum>
  <w:abstractNum w:abstractNumId="18">
    <w:nsid w:val="60D108F4"/>
    <w:multiLevelType w:val="hybridMultilevel"/>
    <w:tmpl w:val="4CDCE3EC"/>
    <w:lvl w:ilvl="0" w:tplc="30302424">
      <w:start w:val="1"/>
      <w:numFmt w:val="bullet"/>
      <w:lvlText w:val="A"/>
      <w:lvlJc w:val="left"/>
      <w:pPr>
        <w:ind w:left="720" w:hanging="360"/>
      </w:pPr>
      <w:rPr>
        <w:rFonts w:ascii="Sylfaen" w:hAnsi="Sylfae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B39481A"/>
    <w:multiLevelType w:val="hybridMultilevel"/>
    <w:tmpl w:val="9CC4B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104C0A"/>
    <w:multiLevelType w:val="hybridMultilevel"/>
    <w:tmpl w:val="DF58E4BA"/>
    <w:lvl w:ilvl="0" w:tplc="18143EFE">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E3B0E3A"/>
    <w:multiLevelType w:val="hybridMultilevel"/>
    <w:tmpl w:val="FDDC9CC6"/>
    <w:lvl w:ilvl="0" w:tplc="A36E38D0">
      <w:start w:val="5"/>
      <w:numFmt w:val="bullet"/>
      <w:lvlText w:val=""/>
      <w:lvlJc w:val="left"/>
      <w:pPr>
        <w:ind w:left="720" w:hanging="360"/>
      </w:pPr>
      <w:rPr>
        <w:rFonts w:ascii="Wingdings" w:eastAsia="Times New Roma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78C74CE6"/>
    <w:multiLevelType w:val="hybridMultilevel"/>
    <w:tmpl w:val="8A5463D4"/>
    <w:lvl w:ilvl="0" w:tplc="49883C3E">
      <w:start w:val="1"/>
      <w:numFmt w:val="bullet"/>
      <w:lvlText w:val=""/>
      <w:lvlJc w:val="left"/>
      <w:pPr>
        <w:ind w:left="720" w:hanging="360"/>
      </w:pPr>
      <w:rPr>
        <w:rFonts w:ascii="Symbol" w:hAnsi="Symbol" w:hint="default"/>
        <w:sz w:val="16"/>
      </w:rPr>
    </w:lvl>
    <w:lvl w:ilvl="1" w:tplc="09F412D8">
      <w:start w:val="1"/>
      <w:numFmt w:val="bullet"/>
      <w:lvlText w:val="o"/>
      <w:lvlJc w:val="left"/>
      <w:pPr>
        <w:ind w:left="1440" w:hanging="360"/>
      </w:pPr>
      <w:rPr>
        <w:rFonts w:ascii="Courier New" w:hAnsi="Courier New" w:hint="default"/>
        <w:sz w:val="14"/>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E706E3B"/>
    <w:multiLevelType w:val="hybridMultilevel"/>
    <w:tmpl w:val="D36EBD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7F6B7BF5"/>
    <w:multiLevelType w:val="hybridMultilevel"/>
    <w:tmpl w:val="514E82D6"/>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5"/>
  </w:num>
  <w:num w:numId="3">
    <w:abstractNumId w:val="12"/>
  </w:num>
  <w:num w:numId="4">
    <w:abstractNumId w:val="1"/>
  </w:num>
  <w:num w:numId="5">
    <w:abstractNumId w:val="3"/>
  </w:num>
  <w:num w:numId="6">
    <w:abstractNumId w:val="15"/>
  </w:num>
  <w:num w:numId="7">
    <w:abstractNumId w:val="10"/>
  </w:num>
  <w:num w:numId="8">
    <w:abstractNumId w:val="0"/>
  </w:num>
  <w:num w:numId="9">
    <w:abstractNumId w:val="22"/>
  </w:num>
  <w:num w:numId="10">
    <w:abstractNumId w:val="5"/>
  </w:num>
  <w:num w:numId="11">
    <w:abstractNumId w:val="5"/>
  </w:num>
  <w:num w:numId="12">
    <w:abstractNumId w:val="5"/>
  </w:num>
  <w:num w:numId="13">
    <w:abstractNumId w:val="5"/>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16"/>
  </w:num>
  <w:num w:numId="26">
    <w:abstractNumId w:val="23"/>
  </w:num>
  <w:num w:numId="27">
    <w:abstractNumId w:val="4"/>
  </w:num>
  <w:num w:numId="28">
    <w:abstractNumId w:val="9"/>
  </w:num>
  <w:num w:numId="29">
    <w:abstractNumId w:val="7"/>
  </w:num>
  <w:num w:numId="30">
    <w:abstractNumId w:val="8"/>
  </w:num>
  <w:num w:numId="31">
    <w:abstractNumId w:val="13"/>
  </w:num>
  <w:num w:numId="32">
    <w:abstractNumId w:val="20"/>
  </w:num>
  <w:num w:numId="33">
    <w:abstractNumId w:val="21"/>
  </w:num>
  <w:num w:numId="34">
    <w:abstractNumId w:val="2"/>
  </w:num>
  <w:num w:numId="35">
    <w:abstractNumId w:val="18"/>
  </w:num>
  <w:num w:numId="36">
    <w:abstractNumId w:val="19"/>
  </w:num>
  <w:num w:numId="37">
    <w:abstractNumId w:val="14"/>
  </w:num>
  <w:num w:numId="38">
    <w:abstractNumId w:val="24"/>
  </w:num>
  <w:num w:numId="39">
    <w:abstractNumId w:val="6"/>
  </w:num>
  <w:num w:numId="40">
    <w:abstractNumId w:val="17"/>
  </w:num>
  <w:num w:numId="41">
    <w:abstractNumId w:val="17"/>
  </w:num>
  <w:num w:numId="42">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2822"/>
    <w:rsid w:val="00000131"/>
    <w:rsid w:val="000003CE"/>
    <w:rsid w:val="0000070F"/>
    <w:rsid w:val="00000BB2"/>
    <w:rsid w:val="00001FAE"/>
    <w:rsid w:val="00003130"/>
    <w:rsid w:val="0000344B"/>
    <w:rsid w:val="0000348E"/>
    <w:rsid w:val="000036E5"/>
    <w:rsid w:val="0000380F"/>
    <w:rsid w:val="00003995"/>
    <w:rsid w:val="000059E2"/>
    <w:rsid w:val="00010E60"/>
    <w:rsid w:val="0001231C"/>
    <w:rsid w:val="00013905"/>
    <w:rsid w:val="000151ED"/>
    <w:rsid w:val="00016003"/>
    <w:rsid w:val="0002076B"/>
    <w:rsid w:val="00021525"/>
    <w:rsid w:val="00021752"/>
    <w:rsid w:val="00022436"/>
    <w:rsid w:val="00022CDF"/>
    <w:rsid w:val="00023D29"/>
    <w:rsid w:val="00026675"/>
    <w:rsid w:val="00026E7C"/>
    <w:rsid w:val="000278AC"/>
    <w:rsid w:val="000279FE"/>
    <w:rsid w:val="00033270"/>
    <w:rsid w:val="000336F3"/>
    <w:rsid w:val="000356A3"/>
    <w:rsid w:val="00035B92"/>
    <w:rsid w:val="000361E6"/>
    <w:rsid w:val="00037071"/>
    <w:rsid w:val="00037AF9"/>
    <w:rsid w:val="000429B0"/>
    <w:rsid w:val="00044BD0"/>
    <w:rsid w:val="000459C8"/>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26E"/>
    <w:rsid w:val="000724AD"/>
    <w:rsid w:val="00072A91"/>
    <w:rsid w:val="00072FA7"/>
    <w:rsid w:val="00073C6D"/>
    <w:rsid w:val="0007487B"/>
    <w:rsid w:val="00074D71"/>
    <w:rsid w:val="000753BE"/>
    <w:rsid w:val="00080948"/>
    <w:rsid w:val="0008111A"/>
    <w:rsid w:val="000815BB"/>
    <w:rsid w:val="00082DBF"/>
    <w:rsid w:val="00082FBD"/>
    <w:rsid w:val="0008334B"/>
    <w:rsid w:val="0008395B"/>
    <w:rsid w:val="000841BE"/>
    <w:rsid w:val="000866C7"/>
    <w:rsid w:val="000872A6"/>
    <w:rsid w:val="0008766E"/>
    <w:rsid w:val="00087D92"/>
    <w:rsid w:val="00091D72"/>
    <w:rsid w:val="000926D4"/>
    <w:rsid w:val="000933CE"/>
    <w:rsid w:val="00094447"/>
    <w:rsid w:val="00094FDF"/>
    <w:rsid w:val="00094FEC"/>
    <w:rsid w:val="00095075"/>
    <w:rsid w:val="00095107"/>
    <w:rsid w:val="00096E63"/>
    <w:rsid w:val="00096F0F"/>
    <w:rsid w:val="00097A19"/>
    <w:rsid w:val="000A3329"/>
    <w:rsid w:val="000A60B9"/>
    <w:rsid w:val="000A68F1"/>
    <w:rsid w:val="000A6C4B"/>
    <w:rsid w:val="000A7909"/>
    <w:rsid w:val="000B0046"/>
    <w:rsid w:val="000B125A"/>
    <w:rsid w:val="000B4E12"/>
    <w:rsid w:val="000B52CB"/>
    <w:rsid w:val="000C0951"/>
    <w:rsid w:val="000C1AFA"/>
    <w:rsid w:val="000C1CCD"/>
    <w:rsid w:val="000C23FB"/>
    <w:rsid w:val="000C3630"/>
    <w:rsid w:val="000C4F44"/>
    <w:rsid w:val="000C575B"/>
    <w:rsid w:val="000C579F"/>
    <w:rsid w:val="000C7BFD"/>
    <w:rsid w:val="000D098B"/>
    <w:rsid w:val="000D3D76"/>
    <w:rsid w:val="000D55B5"/>
    <w:rsid w:val="000D7B34"/>
    <w:rsid w:val="000D7CBA"/>
    <w:rsid w:val="000E21B2"/>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1FC4"/>
    <w:rsid w:val="00104367"/>
    <w:rsid w:val="00105D8D"/>
    <w:rsid w:val="00107DC6"/>
    <w:rsid w:val="00112113"/>
    <w:rsid w:val="0011320A"/>
    <w:rsid w:val="001144D8"/>
    <w:rsid w:val="001154FD"/>
    <w:rsid w:val="00115985"/>
    <w:rsid w:val="00115F04"/>
    <w:rsid w:val="00115F45"/>
    <w:rsid w:val="00117517"/>
    <w:rsid w:val="00117543"/>
    <w:rsid w:val="00120B66"/>
    <w:rsid w:val="001228CE"/>
    <w:rsid w:val="00125922"/>
    <w:rsid w:val="00126356"/>
    <w:rsid w:val="00126370"/>
    <w:rsid w:val="001265D7"/>
    <w:rsid w:val="00126F3E"/>
    <w:rsid w:val="00127296"/>
    <w:rsid w:val="001273B4"/>
    <w:rsid w:val="00127AF4"/>
    <w:rsid w:val="00130C5A"/>
    <w:rsid w:val="00130F5B"/>
    <w:rsid w:val="00132CE2"/>
    <w:rsid w:val="00134A2B"/>
    <w:rsid w:val="001356B9"/>
    <w:rsid w:val="0013695A"/>
    <w:rsid w:val="00136DDB"/>
    <w:rsid w:val="001371B3"/>
    <w:rsid w:val="00140EBF"/>
    <w:rsid w:val="001411E7"/>
    <w:rsid w:val="00141B1C"/>
    <w:rsid w:val="001421F2"/>
    <w:rsid w:val="001431E7"/>
    <w:rsid w:val="00143C31"/>
    <w:rsid w:val="001450BD"/>
    <w:rsid w:val="0014593E"/>
    <w:rsid w:val="00147C43"/>
    <w:rsid w:val="0015046A"/>
    <w:rsid w:val="00150ADC"/>
    <w:rsid w:val="0015130D"/>
    <w:rsid w:val="001516D7"/>
    <w:rsid w:val="0015230E"/>
    <w:rsid w:val="00152475"/>
    <w:rsid w:val="0015533B"/>
    <w:rsid w:val="00155A78"/>
    <w:rsid w:val="00156B11"/>
    <w:rsid w:val="00161713"/>
    <w:rsid w:val="00162673"/>
    <w:rsid w:val="00162EF5"/>
    <w:rsid w:val="001632F7"/>
    <w:rsid w:val="00163FAE"/>
    <w:rsid w:val="00164BB4"/>
    <w:rsid w:val="001701A8"/>
    <w:rsid w:val="00173021"/>
    <w:rsid w:val="00173E1D"/>
    <w:rsid w:val="001750E2"/>
    <w:rsid w:val="001770C1"/>
    <w:rsid w:val="00180A37"/>
    <w:rsid w:val="001842B8"/>
    <w:rsid w:val="00184C88"/>
    <w:rsid w:val="00184F48"/>
    <w:rsid w:val="0018516A"/>
    <w:rsid w:val="00187B13"/>
    <w:rsid w:val="001904D9"/>
    <w:rsid w:val="0019170A"/>
    <w:rsid w:val="001976F2"/>
    <w:rsid w:val="001A254E"/>
    <w:rsid w:val="001A2FE4"/>
    <w:rsid w:val="001A3910"/>
    <w:rsid w:val="001A3A4A"/>
    <w:rsid w:val="001A51C2"/>
    <w:rsid w:val="001A6F68"/>
    <w:rsid w:val="001B0291"/>
    <w:rsid w:val="001B02A7"/>
    <w:rsid w:val="001B1D00"/>
    <w:rsid w:val="001B1F0D"/>
    <w:rsid w:val="001B3A0D"/>
    <w:rsid w:val="001B5E97"/>
    <w:rsid w:val="001B62A2"/>
    <w:rsid w:val="001B7091"/>
    <w:rsid w:val="001C01AB"/>
    <w:rsid w:val="001C0806"/>
    <w:rsid w:val="001C0E00"/>
    <w:rsid w:val="001C2FE5"/>
    <w:rsid w:val="001C4AAB"/>
    <w:rsid w:val="001C4CDB"/>
    <w:rsid w:val="001C5E5F"/>
    <w:rsid w:val="001C6335"/>
    <w:rsid w:val="001C74AD"/>
    <w:rsid w:val="001D1DC7"/>
    <w:rsid w:val="001D4501"/>
    <w:rsid w:val="001D5E5E"/>
    <w:rsid w:val="001D60BF"/>
    <w:rsid w:val="001D6970"/>
    <w:rsid w:val="001E2361"/>
    <w:rsid w:val="001E2409"/>
    <w:rsid w:val="001E26C5"/>
    <w:rsid w:val="001E28BC"/>
    <w:rsid w:val="001E3DB6"/>
    <w:rsid w:val="001E474F"/>
    <w:rsid w:val="001E4F5B"/>
    <w:rsid w:val="001E5C42"/>
    <w:rsid w:val="001E62AC"/>
    <w:rsid w:val="001F1D1E"/>
    <w:rsid w:val="001F1E49"/>
    <w:rsid w:val="001F2463"/>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5D24"/>
    <w:rsid w:val="00227A6B"/>
    <w:rsid w:val="00230106"/>
    <w:rsid w:val="0023135C"/>
    <w:rsid w:val="00231498"/>
    <w:rsid w:val="00232A6D"/>
    <w:rsid w:val="00232E6A"/>
    <w:rsid w:val="0023350D"/>
    <w:rsid w:val="00235D5F"/>
    <w:rsid w:val="002372C6"/>
    <w:rsid w:val="00237BBB"/>
    <w:rsid w:val="00242EE6"/>
    <w:rsid w:val="00242EE8"/>
    <w:rsid w:val="00244226"/>
    <w:rsid w:val="002454C1"/>
    <w:rsid w:val="00247034"/>
    <w:rsid w:val="00250DF8"/>
    <w:rsid w:val="0025180E"/>
    <w:rsid w:val="002518E9"/>
    <w:rsid w:val="00254CD6"/>
    <w:rsid w:val="002553D1"/>
    <w:rsid w:val="0025605A"/>
    <w:rsid w:val="00256F9D"/>
    <w:rsid w:val="00257C36"/>
    <w:rsid w:val="00260F06"/>
    <w:rsid w:val="00262820"/>
    <w:rsid w:val="00262FF3"/>
    <w:rsid w:val="00264496"/>
    <w:rsid w:val="00265225"/>
    <w:rsid w:val="002671BF"/>
    <w:rsid w:val="00267929"/>
    <w:rsid w:val="00267BAD"/>
    <w:rsid w:val="00270B4E"/>
    <w:rsid w:val="00270CE0"/>
    <w:rsid w:val="00272120"/>
    <w:rsid w:val="00272521"/>
    <w:rsid w:val="0027342D"/>
    <w:rsid w:val="00273F08"/>
    <w:rsid w:val="002742D5"/>
    <w:rsid w:val="00274349"/>
    <w:rsid w:val="00274CE0"/>
    <w:rsid w:val="002766A6"/>
    <w:rsid w:val="002828B5"/>
    <w:rsid w:val="002834A1"/>
    <w:rsid w:val="00283B9E"/>
    <w:rsid w:val="00284D20"/>
    <w:rsid w:val="00284E42"/>
    <w:rsid w:val="0028511E"/>
    <w:rsid w:val="00285131"/>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856"/>
    <w:rsid w:val="002A2CAE"/>
    <w:rsid w:val="002A36ED"/>
    <w:rsid w:val="002A4A33"/>
    <w:rsid w:val="002A532E"/>
    <w:rsid w:val="002A7272"/>
    <w:rsid w:val="002B0DD3"/>
    <w:rsid w:val="002B1BD3"/>
    <w:rsid w:val="002B1C20"/>
    <w:rsid w:val="002B326D"/>
    <w:rsid w:val="002B4E7E"/>
    <w:rsid w:val="002C1021"/>
    <w:rsid w:val="002C247F"/>
    <w:rsid w:val="002C316B"/>
    <w:rsid w:val="002C6890"/>
    <w:rsid w:val="002C6C2A"/>
    <w:rsid w:val="002C7DE2"/>
    <w:rsid w:val="002D089B"/>
    <w:rsid w:val="002D1027"/>
    <w:rsid w:val="002D1F4E"/>
    <w:rsid w:val="002D1F9B"/>
    <w:rsid w:val="002D437E"/>
    <w:rsid w:val="002D466E"/>
    <w:rsid w:val="002D7A47"/>
    <w:rsid w:val="002E13D9"/>
    <w:rsid w:val="002E2EEA"/>
    <w:rsid w:val="002E2F1B"/>
    <w:rsid w:val="002E39B8"/>
    <w:rsid w:val="002E431C"/>
    <w:rsid w:val="002E4850"/>
    <w:rsid w:val="002E4FAA"/>
    <w:rsid w:val="002E5606"/>
    <w:rsid w:val="002E77C0"/>
    <w:rsid w:val="002F0D90"/>
    <w:rsid w:val="002F0F44"/>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786"/>
    <w:rsid w:val="00327BE5"/>
    <w:rsid w:val="00327C68"/>
    <w:rsid w:val="00330EF4"/>
    <w:rsid w:val="00330FF0"/>
    <w:rsid w:val="00331688"/>
    <w:rsid w:val="00331B22"/>
    <w:rsid w:val="003321A4"/>
    <w:rsid w:val="00333A7B"/>
    <w:rsid w:val="00334160"/>
    <w:rsid w:val="00335917"/>
    <w:rsid w:val="00335D62"/>
    <w:rsid w:val="0033660F"/>
    <w:rsid w:val="003370A3"/>
    <w:rsid w:val="003409D1"/>
    <w:rsid w:val="00340AC5"/>
    <w:rsid w:val="003411B1"/>
    <w:rsid w:val="003411B4"/>
    <w:rsid w:val="003418EF"/>
    <w:rsid w:val="00342AE8"/>
    <w:rsid w:val="00344195"/>
    <w:rsid w:val="003447DE"/>
    <w:rsid w:val="003450A0"/>
    <w:rsid w:val="003453FB"/>
    <w:rsid w:val="0034581F"/>
    <w:rsid w:val="00345C1F"/>
    <w:rsid w:val="003466BE"/>
    <w:rsid w:val="003509C0"/>
    <w:rsid w:val="003518AE"/>
    <w:rsid w:val="003519A5"/>
    <w:rsid w:val="00354690"/>
    <w:rsid w:val="00354691"/>
    <w:rsid w:val="00354BFE"/>
    <w:rsid w:val="00361089"/>
    <w:rsid w:val="003613E1"/>
    <w:rsid w:val="00361DA8"/>
    <w:rsid w:val="0036224B"/>
    <w:rsid w:val="003631E7"/>
    <w:rsid w:val="00363F3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4496"/>
    <w:rsid w:val="00385E68"/>
    <w:rsid w:val="00387426"/>
    <w:rsid w:val="0039023B"/>
    <w:rsid w:val="00390AAA"/>
    <w:rsid w:val="00390EFA"/>
    <w:rsid w:val="0039124C"/>
    <w:rsid w:val="003929DD"/>
    <w:rsid w:val="00392B88"/>
    <w:rsid w:val="00395C62"/>
    <w:rsid w:val="003A0EAB"/>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7BB7"/>
    <w:rsid w:val="003C0344"/>
    <w:rsid w:val="003C086B"/>
    <w:rsid w:val="003C1951"/>
    <w:rsid w:val="003C3203"/>
    <w:rsid w:val="003C7C41"/>
    <w:rsid w:val="003D2A75"/>
    <w:rsid w:val="003D390E"/>
    <w:rsid w:val="003D4761"/>
    <w:rsid w:val="003D4C6E"/>
    <w:rsid w:val="003D6756"/>
    <w:rsid w:val="003D7F39"/>
    <w:rsid w:val="003E0484"/>
    <w:rsid w:val="003E12EC"/>
    <w:rsid w:val="003E1A37"/>
    <w:rsid w:val="003E1D1A"/>
    <w:rsid w:val="003E3C4A"/>
    <w:rsid w:val="003E66D5"/>
    <w:rsid w:val="003E7379"/>
    <w:rsid w:val="003E7436"/>
    <w:rsid w:val="003E7B61"/>
    <w:rsid w:val="003E7BBC"/>
    <w:rsid w:val="003E7EC0"/>
    <w:rsid w:val="003F167A"/>
    <w:rsid w:val="003F37DC"/>
    <w:rsid w:val="003F5F1D"/>
    <w:rsid w:val="003F62C8"/>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5C4A"/>
    <w:rsid w:val="00416F2E"/>
    <w:rsid w:val="00417E8D"/>
    <w:rsid w:val="00422290"/>
    <w:rsid w:val="00423DA8"/>
    <w:rsid w:val="00424F04"/>
    <w:rsid w:val="00424FBE"/>
    <w:rsid w:val="00426C2D"/>
    <w:rsid w:val="00426F2B"/>
    <w:rsid w:val="00430628"/>
    <w:rsid w:val="00430EC0"/>
    <w:rsid w:val="004315D3"/>
    <w:rsid w:val="00432F1B"/>
    <w:rsid w:val="00434119"/>
    <w:rsid w:val="0043438A"/>
    <w:rsid w:val="00434A7A"/>
    <w:rsid w:val="00434A97"/>
    <w:rsid w:val="00434D2A"/>
    <w:rsid w:val="00435331"/>
    <w:rsid w:val="004408D7"/>
    <w:rsid w:val="00441A38"/>
    <w:rsid w:val="00442619"/>
    <w:rsid w:val="004426B5"/>
    <w:rsid w:val="004436AE"/>
    <w:rsid w:val="00443897"/>
    <w:rsid w:val="00444A37"/>
    <w:rsid w:val="004462E7"/>
    <w:rsid w:val="004524DB"/>
    <w:rsid w:val="0045454D"/>
    <w:rsid w:val="00455511"/>
    <w:rsid w:val="00455930"/>
    <w:rsid w:val="00455F74"/>
    <w:rsid w:val="00456346"/>
    <w:rsid w:val="00456F9C"/>
    <w:rsid w:val="0045770B"/>
    <w:rsid w:val="00457CAB"/>
    <w:rsid w:val="00457D56"/>
    <w:rsid w:val="0046096D"/>
    <w:rsid w:val="00460F1D"/>
    <w:rsid w:val="00461849"/>
    <w:rsid w:val="004627E7"/>
    <w:rsid w:val="004639A7"/>
    <w:rsid w:val="00463C05"/>
    <w:rsid w:val="00466510"/>
    <w:rsid w:val="0046681E"/>
    <w:rsid w:val="00466F0C"/>
    <w:rsid w:val="00467462"/>
    <w:rsid w:val="00472A6F"/>
    <w:rsid w:val="00472A85"/>
    <w:rsid w:val="00473027"/>
    <w:rsid w:val="004731D3"/>
    <w:rsid w:val="00474667"/>
    <w:rsid w:val="00476387"/>
    <w:rsid w:val="00476886"/>
    <w:rsid w:val="00476B34"/>
    <w:rsid w:val="00476FDA"/>
    <w:rsid w:val="00481DAD"/>
    <w:rsid w:val="00483433"/>
    <w:rsid w:val="00485631"/>
    <w:rsid w:val="00485C98"/>
    <w:rsid w:val="00491051"/>
    <w:rsid w:val="004913C6"/>
    <w:rsid w:val="00491B2B"/>
    <w:rsid w:val="004924E0"/>
    <w:rsid w:val="00494428"/>
    <w:rsid w:val="004948FD"/>
    <w:rsid w:val="004949B2"/>
    <w:rsid w:val="00497BD3"/>
    <w:rsid w:val="004A1386"/>
    <w:rsid w:val="004A229F"/>
    <w:rsid w:val="004A37B0"/>
    <w:rsid w:val="004A4D2A"/>
    <w:rsid w:val="004A6561"/>
    <w:rsid w:val="004A6B26"/>
    <w:rsid w:val="004A6D77"/>
    <w:rsid w:val="004B1798"/>
    <w:rsid w:val="004B2E81"/>
    <w:rsid w:val="004B30BD"/>
    <w:rsid w:val="004B3E5C"/>
    <w:rsid w:val="004B4448"/>
    <w:rsid w:val="004B49DE"/>
    <w:rsid w:val="004B547D"/>
    <w:rsid w:val="004B55F9"/>
    <w:rsid w:val="004B5BBB"/>
    <w:rsid w:val="004C0B15"/>
    <w:rsid w:val="004C14D7"/>
    <w:rsid w:val="004C25B3"/>
    <w:rsid w:val="004C2C42"/>
    <w:rsid w:val="004C3212"/>
    <w:rsid w:val="004C3706"/>
    <w:rsid w:val="004C3838"/>
    <w:rsid w:val="004C3C5F"/>
    <w:rsid w:val="004C43A0"/>
    <w:rsid w:val="004C69CD"/>
    <w:rsid w:val="004C7765"/>
    <w:rsid w:val="004D0D86"/>
    <w:rsid w:val="004D33E3"/>
    <w:rsid w:val="004D35E0"/>
    <w:rsid w:val="004D501E"/>
    <w:rsid w:val="004D67C9"/>
    <w:rsid w:val="004D6DF1"/>
    <w:rsid w:val="004D7BAE"/>
    <w:rsid w:val="004E083F"/>
    <w:rsid w:val="004E1238"/>
    <w:rsid w:val="004E4FC3"/>
    <w:rsid w:val="004E5247"/>
    <w:rsid w:val="004E59B4"/>
    <w:rsid w:val="004E5F21"/>
    <w:rsid w:val="004E7255"/>
    <w:rsid w:val="004F1067"/>
    <w:rsid w:val="004F111E"/>
    <w:rsid w:val="004F2F91"/>
    <w:rsid w:val="004F40EB"/>
    <w:rsid w:val="004F4742"/>
    <w:rsid w:val="004F6961"/>
    <w:rsid w:val="004F7B5A"/>
    <w:rsid w:val="005002D6"/>
    <w:rsid w:val="00504AB0"/>
    <w:rsid w:val="00506B5E"/>
    <w:rsid w:val="005103F2"/>
    <w:rsid w:val="00512A5F"/>
    <w:rsid w:val="00512C5D"/>
    <w:rsid w:val="00516DB4"/>
    <w:rsid w:val="0051794B"/>
    <w:rsid w:val="00520423"/>
    <w:rsid w:val="0052042E"/>
    <w:rsid w:val="00520918"/>
    <w:rsid w:val="00524BF3"/>
    <w:rsid w:val="00525856"/>
    <w:rsid w:val="0052679E"/>
    <w:rsid w:val="00526856"/>
    <w:rsid w:val="00526FE4"/>
    <w:rsid w:val="005276F1"/>
    <w:rsid w:val="00530724"/>
    <w:rsid w:val="005307E8"/>
    <w:rsid w:val="00532377"/>
    <w:rsid w:val="00532B40"/>
    <w:rsid w:val="00533D72"/>
    <w:rsid w:val="00533F4D"/>
    <w:rsid w:val="00535E94"/>
    <w:rsid w:val="0053792C"/>
    <w:rsid w:val="005416DA"/>
    <w:rsid w:val="00542355"/>
    <w:rsid w:val="005424CD"/>
    <w:rsid w:val="005427CE"/>
    <w:rsid w:val="00542A13"/>
    <w:rsid w:val="00542D68"/>
    <w:rsid w:val="00542FE2"/>
    <w:rsid w:val="00543A08"/>
    <w:rsid w:val="00543A39"/>
    <w:rsid w:val="005447CD"/>
    <w:rsid w:val="00544DEA"/>
    <w:rsid w:val="005461CC"/>
    <w:rsid w:val="005464CD"/>
    <w:rsid w:val="00546BFE"/>
    <w:rsid w:val="00550464"/>
    <w:rsid w:val="005524AE"/>
    <w:rsid w:val="00553D54"/>
    <w:rsid w:val="00553E1B"/>
    <w:rsid w:val="00556071"/>
    <w:rsid w:val="0055607D"/>
    <w:rsid w:val="005567FF"/>
    <w:rsid w:val="00560AC0"/>
    <w:rsid w:val="00561029"/>
    <w:rsid w:val="00561119"/>
    <w:rsid w:val="00561A1E"/>
    <w:rsid w:val="00561C79"/>
    <w:rsid w:val="005620DB"/>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7548"/>
    <w:rsid w:val="00577F1F"/>
    <w:rsid w:val="00580627"/>
    <w:rsid w:val="00582204"/>
    <w:rsid w:val="00582942"/>
    <w:rsid w:val="00584D1B"/>
    <w:rsid w:val="0058574A"/>
    <w:rsid w:val="00590B04"/>
    <w:rsid w:val="00591254"/>
    <w:rsid w:val="00591DFD"/>
    <w:rsid w:val="0059226E"/>
    <w:rsid w:val="00593148"/>
    <w:rsid w:val="00593790"/>
    <w:rsid w:val="005939A9"/>
    <w:rsid w:val="0059506D"/>
    <w:rsid w:val="00595323"/>
    <w:rsid w:val="005954AC"/>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3D0"/>
    <w:rsid w:val="005C286C"/>
    <w:rsid w:val="005C3BD3"/>
    <w:rsid w:val="005C4522"/>
    <w:rsid w:val="005C4F03"/>
    <w:rsid w:val="005C5279"/>
    <w:rsid w:val="005D1075"/>
    <w:rsid w:val="005D1714"/>
    <w:rsid w:val="005D1AFC"/>
    <w:rsid w:val="005D1E8A"/>
    <w:rsid w:val="005D277F"/>
    <w:rsid w:val="005D55F1"/>
    <w:rsid w:val="005D6DBE"/>
    <w:rsid w:val="005D7DB6"/>
    <w:rsid w:val="005D7DDF"/>
    <w:rsid w:val="005E10E7"/>
    <w:rsid w:val="005E21E7"/>
    <w:rsid w:val="005E2BCC"/>
    <w:rsid w:val="005E3DA5"/>
    <w:rsid w:val="005E4AFD"/>
    <w:rsid w:val="005E5C55"/>
    <w:rsid w:val="005F0A33"/>
    <w:rsid w:val="005F23A2"/>
    <w:rsid w:val="005F30C3"/>
    <w:rsid w:val="005F4DDE"/>
    <w:rsid w:val="005F7A2B"/>
    <w:rsid w:val="00601497"/>
    <w:rsid w:val="00601CBE"/>
    <w:rsid w:val="006022DA"/>
    <w:rsid w:val="0060358B"/>
    <w:rsid w:val="00603B76"/>
    <w:rsid w:val="006049EA"/>
    <w:rsid w:val="00604A19"/>
    <w:rsid w:val="0060534E"/>
    <w:rsid w:val="006062F9"/>
    <w:rsid w:val="00606C04"/>
    <w:rsid w:val="006077CE"/>
    <w:rsid w:val="00607CE6"/>
    <w:rsid w:val="00607EED"/>
    <w:rsid w:val="00610253"/>
    <w:rsid w:val="00610637"/>
    <w:rsid w:val="00610A1E"/>
    <w:rsid w:val="00611753"/>
    <w:rsid w:val="0061196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6556"/>
    <w:rsid w:val="00627907"/>
    <w:rsid w:val="00627CFE"/>
    <w:rsid w:val="006306D5"/>
    <w:rsid w:val="00631316"/>
    <w:rsid w:val="006341B1"/>
    <w:rsid w:val="006341FF"/>
    <w:rsid w:val="00634665"/>
    <w:rsid w:val="00634E1F"/>
    <w:rsid w:val="0063525C"/>
    <w:rsid w:val="00635D58"/>
    <w:rsid w:val="006362D4"/>
    <w:rsid w:val="0063661D"/>
    <w:rsid w:val="00636E9B"/>
    <w:rsid w:val="00640509"/>
    <w:rsid w:val="0064097A"/>
    <w:rsid w:val="00640DD6"/>
    <w:rsid w:val="0064139F"/>
    <w:rsid w:val="0064285E"/>
    <w:rsid w:val="00642C66"/>
    <w:rsid w:val="00643210"/>
    <w:rsid w:val="006455D5"/>
    <w:rsid w:val="00645E4D"/>
    <w:rsid w:val="006512A1"/>
    <w:rsid w:val="006534BE"/>
    <w:rsid w:val="00653876"/>
    <w:rsid w:val="00655A53"/>
    <w:rsid w:val="00656023"/>
    <w:rsid w:val="0065708F"/>
    <w:rsid w:val="00660557"/>
    <w:rsid w:val="0066198C"/>
    <w:rsid w:val="00661E2C"/>
    <w:rsid w:val="00661FD2"/>
    <w:rsid w:val="00662CC6"/>
    <w:rsid w:val="006670DD"/>
    <w:rsid w:val="00671240"/>
    <w:rsid w:val="00671CAA"/>
    <w:rsid w:val="0067376A"/>
    <w:rsid w:val="006753D7"/>
    <w:rsid w:val="00675B75"/>
    <w:rsid w:val="00677033"/>
    <w:rsid w:val="0067787D"/>
    <w:rsid w:val="00677BFE"/>
    <w:rsid w:val="00677DF4"/>
    <w:rsid w:val="006804DA"/>
    <w:rsid w:val="0068135D"/>
    <w:rsid w:val="00681BF2"/>
    <w:rsid w:val="00682B22"/>
    <w:rsid w:val="00683858"/>
    <w:rsid w:val="00683CE7"/>
    <w:rsid w:val="00683D37"/>
    <w:rsid w:val="00684129"/>
    <w:rsid w:val="006841F2"/>
    <w:rsid w:val="00684ABF"/>
    <w:rsid w:val="00685256"/>
    <w:rsid w:val="00685645"/>
    <w:rsid w:val="00685698"/>
    <w:rsid w:val="006861F7"/>
    <w:rsid w:val="0069145F"/>
    <w:rsid w:val="006914DB"/>
    <w:rsid w:val="00691E81"/>
    <w:rsid w:val="00693A67"/>
    <w:rsid w:val="00694099"/>
    <w:rsid w:val="00695B8D"/>
    <w:rsid w:val="00696C36"/>
    <w:rsid w:val="006A0388"/>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C047B"/>
    <w:rsid w:val="006C1EAD"/>
    <w:rsid w:val="006C1EF4"/>
    <w:rsid w:val="006C22AD"/>
    <w:rsid w:val="006C2AED"/>
    <w:rsid w:val="006C2D71"/>
    <w:rsid w:val="006C317E"/>
    <w:rsid w:val="006C3272"/>
    <w:rsid w:val="006C3327"/>
    <w:rsid w:val="006C49EB"/>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6F7BA7"/>
    <w:rsid w:val="00701B6B"/>
    <w:rsid w:val="007022B5"/>
    <w:rsid w:val="00702EF3"/>
    <w:rsid w:val="007040D1"/>
    <w:rsid w:val="00704774"/>
    <w:rsid w:val="00705C42"/>
    <w:rsid w:val="00711863"/>
    <w:rsid w:val="007125C8"/>
    <w:rsid w:val="007132C5"/>
    <w:rsid w:val="0071349F"/>
    <w:rsid w:val="00714E0D"/>
    <w:rsid w:val="0071613B"/>
    <w:rsid w:val="0071634B"/>
    <w:rsid w:val="00716E9C"/>
    <w:rsid w:val="007205FB"/>
    <w:rsid w:val="00721037"/>
    <w:rsid w:val="007218F8"/>
    <w:rsid w:val="00722C5D"/>
    <w:rsid w:val="00723316"/>
    <w:rsid w:val="00725A93"/>
    <w:rsid w:val="00730A06"/>
    <w:rsid w:val="007316D5"/>
    <w:rsid w:val="007321AC"/>
    <w:rsid w:val="007327DD"/>
    <w:rsid w:val="0073298B"/>
    <w:rsid w:val="007347FD"/>
    <w:rsid w:val="00734A81"/>
    <w:rsid w:val="00735B40"/>
    <w:rsid w:val="007362DE"/>
    <w:rsid w:val="007367A8"/>
    <w:rsid w:val="0073782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90D6E"/>
    <w:rsid w:val="007917E6"/>
    <w:rsid w:val="00791807"/>
    <w:rsid w:val="007918C6"/>
    <w:rsid w:val="00792415"/>
    <w:rsid w:val="00792AF7"/>
    <w:rsid w:val="00794525"/>
    <w:rsid w:val="00797E35"/>
    <w:rsid w:val="00797ECD"/>
    <w:rsid w:val="007A0EDE"/>
    <w:rsid w:val="007A1AC7"/>
    <w:rsid w:val="007A328D"/>
    <w:rsid w:val="007A3A82"/>
    <w:rsid w:val="007A57DA"/>
    <w:rsid w:val="007A593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2C44"/>
    <w:rsid w:val="007C40F4"/>
    <w:rsid w:val="007C5EE5"/>
    <w:rsid w:val="007C7659"/>
    <w:rsid w:val="007D0285"/>
    <w:rsid w:val="007D0B01"/>
    <w:rsid w:val="007D28F6"/>
    <w:rsid w:val="007D4DC3"/>
    <w:rsid w:val="007D526D"/>
    <w:rsid w:val="007D633B"/>
    <w:rsid w:val="007D6D5B"/>
    <w:rsid w:val="007E0E61"/>
    <w:rsid w:val="007E0EEB"/>
    <w:rsid w:val="007E1599"/>
    <w:rsid w:val="007E2E4A"/>
    <w:rsid w:val="007E4840"/>
    <w:rsid w:val="007E4B1B"/>
    <w:rsid w:val="007E619F"/>
    <w:rsid w:val="007E7574"/>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338B"/>
    <w:rsid w:val="00806F00"/>
    <w:rsid w:val="008076D2"/>
    <w:rsid w:val="008077A5"/>
    <w:rsid w:val="00810273"/>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559B"/>
    <w:rsid w:val="0083667D"/>
    <w:rsid w:val="00837313"/>
    <w:rsid w:val="008418E0"/>
    <w:rsid w:val="00841AD4"/>
    <w:rsid w:val="00842D4B"/>
    <w:rsid w:val="0084302A"/>
    <w:rsid w:val="00844177"/>
    <w:rsid w:val="008449B6"/>
    <w:rsid w:val="00846BEB"/>
    <w:rsid w:val="00846CD4"/>
    <w:rsid w:val="008507C6"/>
    <w:rsid w:val="008519F1"/>
    <w:rsid w:val="00851A8B"/>
    <w:rsid w:val="00851CB5"/>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3FF"/>
    <w:rsid w:val="008E53DB"/>
    <w:rsid w:val="008E5CAE"/>
    <w:rsid w:val="008E6DF4"/>
    <w:rsid w:val="008E7637"/>
    <w:rsid w:val="008F056C"/>
    <w:rsid w:val="008F0BFD"/>
    <w:rsid w:val="008F2347"/>
    <w:rsid w:val="008F32D7"/>
    <w:rsid w:val="008F32E9"/>
    <w:rsid w:val="008F497B"/>
    <w:rsid w:val="008F5D84"/>
    <w:rsid w:val="008F6378"/>
    <w:rsid w:val="008F7589"/>
    <w:rsid w:val="008F7EB4"/>
    <w:rsid w:val="00900859"/>
    <w:rsid w:val="00901402"/>
    <w:rsid w:val="00902AEE"/>
    <w:rsid w:val="00903376"/>
    <w:rsid w:val="009044E9"/>
    <w:rsid w:val="00904A72"/>
    <w:rsid w:val="00906262"/>
    <w:rsid w:val="00906350"/>
    <w:rsid w:val="00906A99"/>
    <w:rsid w:val="009130BE"/>
    <w:rsid w:val="0091413D"/>
    <w:rsid w:val="00914D4B"/>
    <w:rsid w:val="00916B2D"/>
    <w:rsid w:val="00920384"/>
    <w:rsid w:val="009215DE"/>
    <w:rsid w:val="00922CBD"/>
    <w:rsid w:val="009242CA"/>
    <w:rsid w:val="00924B06"/>
    <w:rsid w:val="00924FD5"/>
    <w:rsid w:val="00925869"/>
    <w:rsid w:val="00926591"/>
    <w:rsid w:val="0093289D"/>
    <w:rsid w:val="0093326F"/>
    <w:rsid w:val="00935BD5"/>
    <w:rsid w:val="0093649A"/>
    <w:rsid w:val="0093722A"/>
    <w:rsid w:val="0094150D"/>
    <w:rsid w:val="009417E3"/>
    <w:rsid w:val="00941BEA"/>
    <w:rsid w:val="0094294F"/>
    <w:rsid w:val="00942F8B"/>
    <w:rsid w:val="00943DD1"/>
    <w:rsid w:val="00944116"/>
    <w:rsid w:val="00945421"/>
    <w:rsid w:val="0094677C"/>
    <w:rsid w:val="009468CB"/>
    <w:rsid w:val="00947342"/>
    <w:rsid w:val="009510A5"/>
    <w:rsid w:val="00951D4B"/>
    <w:rsid w:val="009533F6"/>
    <w:rsid w:val="0095434F"/>
    <w:rsid w:val="00954FCE"/>
    <w:rsid w:val="009554C1"/>
    <w:rsid w:val="00955B6A"/>
    <w:rsid w:val="00955E66"/>
    <w:rsid w:val="00956519"/>
    <w:rsid w:val="00956B17"/>
    <w:rsid w:val="00956C2F"/>
    <w:rsid w:val="00956C90"/>
    <w:rsid w:val="0096350D"/>
    <w:rsid w:val="009636FD"/>
    <w:rsid w:val="00963C07"/>
    <w:rsid w:val="009670F1"/>
    <w:rsid w:val="00972724"/>
    <w:rsid w:val="0097404E"/>
    <w:rsid w:val="00974D0D"/>
    <w:rsid w:val="00974EE2"/>
    <w:rsid w:val="00975DEB"/>
    <w:rsid w:val="00976282"/>
    <w:rsid w:val="0098024B"/>
    <w:rsid w:val="00981424"/>
    <w:rsid w:val="00981B3D"/>
    <w:rsid w:val="00981C84"/>
    <w:rsid w:val="00982E78"/>
    <w:rsid w:val="0098548C"/>
    <w:rsid w:val="0099021C"/>
    <w:rsid w:val="00991BD6"/>
    <w:rsid w:val="0099379D"/>
    <w:rsid w:val="00994EA8"/>
    <w:rsid w:val="00997037"/>
    <w:rsid w:val="009979D2"/>
    <w:rsid w:val="009A03E8"/>
    <w:rsid w:val="009A0659"/>
    <w:rsid w:val="009A30E0"/>
    <w:rsid w:val="009A41ED"/>
    <w:rsid w:val="009A4748"/>
    <w:rsid w:val="009A4A7F"/>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665"/>
    <w:rsid w:val="009C587B"/>
    <w:rsid w:val="009C664D"/>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5DC3"/>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305F7"/>
    <w:rsid w:val="00A31DC9"/>
    <w:rsid w:val="00A320AC"/>
    <w:rsid w:val="00A32B51"/>
    <w:rsid w:val="00A336C3"/>
    <w:rsid w:val="00A341DF"/>
    <w:rsid w:val="00A347DC"/>
    <w:rsid w:val="00A366CB"/>
    <w:rsid w:val="00A377AE"/>
    <w:rsid w:val="00A400F0"/>
    <w:rsid w:val="00A40E38"/>
    <w:rsid w:val="00A40F77"/>
    <w:rsid w:val="00A412E9"/>
    <w:rsid w:val="00A43E82"/>
    <w:rsid w:val="00A44F62"/>
    <w:rsid w:val="00A45EE3"/>
    <w:rsid w:val="00A47401"/>
    <w:rsid w:val="00A47AA0"/>
    <w:rsid w:val="00A514D9"/>
    <w:rsid w:val="00A51751"/>
    <w:rsid w:val="00A51768"/>
    <w:rsid w:val="00A51C7C"/>
    <w:rsid w:val="00A5462F"/>
    <w:rsid w:val="00A55EA9"/>
    <w:rsid w:val="00A56E27"/>
    <w:rsid w:val="00A56F92"/>
    <w:rsid w:val="00A57632"/>
    <w:rsid w:val="00A605B6"/>
    <w:rsid w:val="00A61241"/>
    <w:rsid w:val="00A619CA"/>
    <w:rsid w:val="00A63578"/>
    <w:rsid w:val="00A64035"/>
    <w:rsid w:val="00A668E1"/>
    <w:rsid w:val="00A671DA"/>
    <w:rsid w:val="00A725A1"/>
    <w:rsid w:val="00A727D3"/>
    <w:rsid w:val="00A72FD9"/>
    <w:rsid w:val="00A733D4"/>
    <w:rsid w:val="00A747DB"/>
    <w:rsid w:val="00A767DB"/>
    <w:rsid w:val="00A7681C"/>
    <w:rsid w:val="00A772B5"/>
    <w:rsid w:val="00A809E7"/>
    <w:rsid w:val="00A80A99"/>
    <w:rsid w:val="00A81979"/>
    <w:rsid w:val="00A82F1A"/>
    <w:rsid w:val="00A83ACD"/>
    <w:rsid w:val="00A83F75"/>
    <w:rsid w:val="00A84284"/>
    <w:rsid w:val="00A844B1"/>
    <w:rsid w:val="00A84D5C"/>
    <w:rsid w:val="00A84F6D"/>
    <w:rsid w:val="00A85285"/>
    <w:rsid w:val="00A872D0"/>
    <w:rsid w:val="00A90C29"/>
    <w:rsid w:val="00A91358"/>
    <w:rsid w:val="00A91B13"/>
    <w:rsid w:val="00A963F1"/>
    <w:rsid w:val="00A96914"/>
    <w:rsid w:val="00A96A91"/>
    <w:rsid w:val="00AA0A51"/>
    <w:rsid w:val="00AA0D58"/>
    <w:rsid w:val="00AA192E"/>
    <w:rsid w:val="00AA2469"/>
    <w:rsid w:val="00AA2775"/>
    <w:rsid w:val="00AA2F91"/>
    <w:rsid w:val="00AA3D61"/>
    <w:rsid w:val="00AA525F"/>
    <w:rsid w:val="00AA7F39"/>
    <w:rsid w:val="00AB05B5"/>
    <w:rsid w:val="00AB0706"/>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677"/>
    <w:rsid w:val="00B05EB7"/>
    <w:rsid w:val="00B0617F"/>
    <w:rsid w:val="00B06595"/>
    <w:rsid w:val="00B07F38"/>
    <w:rsid w:val="00B1008F"/>
    <w:rsid w:val="00B10B83"/>
    <w:rsid w:val="00B10CC6"/>
    <w:rsid w:val="00B11B2E"/>
    <w:rsid w:val="00B1339C"/>
    <w:rsid w:val="00B13B13"/>
    <w:rsid w:val="00B1402B"/>
    <w:rsid w:val="00B16A1D"/>
    <w:rsid w:val="00B16C02"/>
    <w:rsid w:val="00B175D0"/>
    <w:rsid w:val="00B17889"/>
    <w:rsid w:val="00B17B70"/>
    <w:rsid w:val="00B20959"/>
    <w:rsid w:val="00B21EA5"/>
    <w:rsid w:val="00B2269D"/>
    <w:rsid w:val="00B2277C"/>
    <w:rsid w:val="00B22876"/>
    <w:rsid w:val="00B23E71"/>
    <w:rsid w:val="00B241AF"/>
    <w:rsid w:val="00B2566D"/>
    <w:rsid w:val="00B272EB"/>
    <w:rsid w:val="00B27F81"/>
    <w:rsid w:val="00B32441"/>
    <w:rsid w:val="00B34BBA"/>
    <w:rsid w:val="00B35CCA"/>
    <w:rsid w:val="00B35DC9"/>
    <w:rsid w:val="00B37A03"/>
    <w:rsid w:val="00B407DA"/>
    <w:rsid w:val="00B40B3F"/>
    <w:rsid w:val="00B42274"/>
    <w:rsid w:val="00B431B3"/>
    <w:rsid w:val="00B438BF"/>
    <w:rsid w:val="00B44441"/>
    <w:rsid w:val="00B444A1"/>
    <w:rsid w:val="00B45DCD"/>
    <w:rsid w:val="00B5194D"/>
    <w:rsid w:val="00B52CDB"/>
    <w:rsid w:val="00B5462E"/>
    <w:rsid w:val="00B54FC2"/>
    <w:rsid w:val="00B5544A"/>
    <w:rsid w:val="00B572BE"/>
    <w:rsid w:val="00B61C32"/>
    <w:rsid w:val="00B620A4"/>
    <w:rsid w:val="00B625E6"/>
    <w:rsid w:val="00B6464A"/>
    <w:rsid w:val="00B649E9"/>
    <w:rsid w:val="00B64FC5"/>
    <w:rsid w:val="00B65137"/>
    <w:rsid w:val="00B668FA"/>
    <w:rsid w:val="00B70FA4"/>
    <w:rsid w:val="00B71554"/>
    <w:rsid w:val="00B71903"/>
    <w:rsid w:val="00B7383E"/>
    <w:rsid w:val="00B74E84"/>
    <w:rsid w:val="00B75600"/>
    <w:rsid w:val="00B75942"/>
    <w:rsid w:val="00B84102"/>
    <w:rsid w:val="00B848C6"/>
    <w:rsid w:val="00B85314"/>
    <w:rsid w:val="00B86B7F"/>
    <w:rsid w:val="00B8756F"/>
    <w:rsid w:val="00B92C47"/>
    <w:rsid w:val="00B934D3"/>
    <w:rsid w:val="00B93F0C"/>
    <w:rsid w:val="00B94C90"/>
    <w:rsid w:val="00B953E7"/>
    <w:rsid w:val="00B964C2"/>
    <w:rsid w:val="00B964E2"/>
    <w:rsid w:val="00BA08FB"/>
    <w:rsid w:val="00BA12B1"/>
    <w:rsid w:val="00BA266C"/>
    <w:rsid w:val="00BA36C7"/>
    <w:rsid w:val="00BA4172"/>
    <w:rsid w:val="00BA6F3D"/>
    <w:rsid w:val="00BA7BCF"/>
    <w:rsid w:val="00BA7CFB"/>
    <w:rsid w:val="00BB0268"/>
    <w:rsid w:val="00BB0AC8"/>
    <w:rsid w:val="00BB1491"/>
    <w:rsid w:val="00BB157E"/>
    <w:rsid w:val="00BB1AE6"/>
    <w:rsid w:val="00BB21AD"/>
    <w:rsid w:val="00BB2403"/>
    <w:rsid w:val="00BB244A"/>
    <w:rsid w:val="00BB3E5B"/>
    <w:rsid w:val="00BB48A6"/>
    <w:rsid w:val="00BB4B4C"/>
    <w:rsid w:val="00BB50A5"/>
    <w:rsid w:val="00BB50C1"/>
    <w:rsid w:val="00BB50CA"/>
    <w:rsid w:val="00BC10AA"/>
    <w:rsid w:val="00BC141C"/>
    <w:rsid w:val="00BC18B0"/>
    <w:rsid w:val="00BC25CD"/>
    <w:rsid w:val="00BC3D65"/>
    <w:rsid w:val="00BC429B"/>
    <w:rsid w:val="00BC6AE6"/>
    <w:rsid w:val="00BD0275"/>
    <w:rsid w:val="00BD325D"/>
    <w:rsid w:val="00BD5E05"/>
    <w:rsid w:val="00BD695A"/>
    <w:rsid w:val="00BD73CB"/>
    <w:rsid w:val="00BD7F0E"/>
    <w:rsid w:val="00BE1108"/>
    <w:rsid w:val="00BE21A1"/>
    <w:rsid w:val="00BE233E"/>
    <w:rsid w:val="00BE2C40"/>
    <w:rsid w:val="00BE554E"/>
    <w:rsid w:val="00BE63C0"/>
    <w:rsid w:val="00BE67C5"/>
    <w:rsid w:val="00BE6A0C"/>
    <w:rsid w:val="00BF088A"/>
    <w:rsid w:val="00BF4067"/>
    <w:rsid w:val="00BF52FD"/>
    <w:rsid w:val="00BF6948"/>
    <w:rsid w:val="00C00A05"/>
    <w:rsid w:val="00C017DB"/>
    <w:rsid w:val="00C03C63"/>
    <w:rsid w:val="00C047C1"/>
    <w:rsid w:val="00C05D41"/>
    <w:rsid w:val="00C073A7"/>
    <w:rsid w:val="00C07C52"/>
    <w:rsid w:val="00C10AEE"/>
    <w:rsid w:val="00C10C8E"/>
    <w:rsid w:val="00C110BE"/>
    <w:rsid w:val="00C12093"/>
    <w:rsid w:val="00C14031"/>
    <w:rsid w:val="00C15359"/>
    <w:rsid w:val="00C153D5"/>
    <w:rsid w:val="00C15E71"/>
    <w:rsid w:val="00C174EA"/>
    <w:rsid w:val="00C2059B"/>
    <w:rsid w:val="00C23590"/>
    <w:rsid w:val="00C23796"/>
    <w:rsid w:val="00C244FE"/>
    <w:rsid w:val="00C24C28"/>
    <w:rsid w:val="00C2509C"/>
    <w:rsid w:val="00C25755"/>
    <w:rsid w:val="00C26417"/>
    <w:rsid w:val="00C30261"/>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1C86"/>
    <w:rsid w:val="00C52D78"/>
    <w:rsid w:val="00C53B03"/>
    <w:rsid w:val="00C55AC4"/>
    <w:rsid w:val="00C55CD3"/>
    <w:rsid w:val="00C56322"/>
    <w:rsid w:val="00C57FD7"/>
    <w:rsid w:val="00C60A34"/>
    <w:rsid w:val="00C60D89"/>
    <w:rsid w:val="00C615B5"/>
    <w:rsid w:val="00C6167C"/>
    <w:rsid w:val="00C62540"/>
    <w:rsid w:val="00C62A13"/>
    <w:rsid w:val="00C64E1D"/>
    <w:rsid w:val="00C65A55"/>
    <w:rsid w:val="00C663F6"/>
    <w:rsid w:val="00C71951"/>
    <w:rsid w:val="00C72FBC"/>
    <w:rsid w:val="00C74D81"/>
    <w:rsid w:val="00C75092"/>
    <w:rsid w:val="00C7553E"/>
    <w:rsid w:val="00C756DB"/>
    <w:rsid w:val="00C77180"/>
    <w:rsid w:val="00C80439"/>
    <w:rsid w:val="00C80BE2"/>
    <w:rsid w:val="00C81ADE"/>
    <w:rsid w:val="00C82256"/>
    <w:rsid w:val="00C829F9"/>
    <w:rsid w:val="00C82F36"/>
    <w:rsid w:val="00C83EAB"/>
    <w:rsid w:val="00C844EC"/>
    <w:rsid w:val="00C849C6"/>
    <w:rsid w:val="00C8593F"/>
    <w:rsid w:val="00C8709E"/>
    <w:rsid w:val="00C907EB"/>
    <w:rsid w:val="00C90AB7"/>
    <w:rsid w:val="00C91425"/>
    <w:rsid w:val="00C91E2D"/>
    <w:rsid w:val="00C92140"/>
    <w:rsid w:val="00C922BF"/>
    <w:rsid w:val="00C9349E"/>
    <w:rsid w:val="00C9430F"/>
    <w:rsid w:val="00C955F8"/>
    <w:rsid w:val="00C955FE"/>
    <w:rsid w:val="00C95F1E"/>
    <w:rsid w:val="00C95F3D"/>
    <w:rsid w:val="00CA0041"/>
    <w:rsid w:val="00CA18BB"/>
    <w:rsid w:val="00CA3B18"/>
    <w:rsid w:val="00CA4467"/>
    <w:rsid w:val="00CA4FC5"/>
    <w:rsid w:val="00CA5AA9"/>
    <w:rsid w:val="00CB0BE9"/>
    <w:rsid w:val="00CB0C9C"/>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C6F27"/>
    <w:rsid w:val="00CD1E73"/>
    <w:rsid w:val="00CD303C"/>
    <w:rsid w:val="00CD38EA"/>
    <w:rsid w:val="00CD51B2"/>
    <w:rsid w:val="00CD55FD"/>
    <w:rsid w:val="00CD60A4"/>
    <w:rsid w:val="00CD68C0"/>
    <w:rsid w:val="00CD7475"/>
    <w:rsid w:val="00CE0375"/>
    <w:rsid w:val="00CE3A6C"/>
    <w:rsid w:val="00CE42EC"/>
    <w:rsid w:val="00CE5C4B"/>
    <w:rsid w:val="00CE62DA"/>
    <w:rsid w:val="00CE6C8F"/>
    <w:rsid w:val="00CF46D2"/>
    <w:rsid w:val="00CF505F"/>
    <w:rsid w:val="00CF6FE8"/>
    <w:rsid w:val="00CF7DCA"/>
    <w:rsid w:val="00D011DD"/>
    <w:rsid w:val="00D02019"/>
    <w:rsid w:val="00D0270C"/>
    <w:rsid w:val="00D02733"/>
    <w:rsid w:val="00D02F24"/>
    <w:rsid w:val="00D03435"/>
    <w:rsid w:val="00D05091"/>
    <w:rsid w:val="00D06EDA"/>
    <w:rsid w:val="00D07CC2"/>
    <w:rsid w:val="00D15327"/>
    <w:rsid w:val="00D156F0"/>
    <w:rsid w:val="00D20062"/>
    <w:rsid w:val="00D2065A"/>
    <w:rsid w:val="00D20D98"/>
    <w:rsid w:val="00D20DA2"/>
    <w:rsid w:val="00D22385"/>
    <w:rsid w:val="00D2384D"/>
    <w:rsid w:val="00D23D5F"/>
    <w:rsid w:val="00D25165"/>
    <w:rsid w:val="00D263FA"/>
    <w:rsid w:val="00D278D1"/>
    <w:rsid w:val="00D33172"/>
    <w:rsid w:val="00D33706"/>
    <w:rsid w:val="00D337E7"/>
    <w:rsid w:val="00D344C7"/>
    <w:rsid w:val="00D34884"/>
    <w:rsid w:val="00D34D2E"/>
    <w:rsid w:val="00D35898"/>
    <w:rsid w:val="00D35B39"/>
    <w:rsid w:val="00D363CE"/>
    <w:rsid w:val="00D36A3A"/>
    <w:rsid w:val="00D40889"/>
    <w:rsid w:val="00D410FF"/>
    <w:rsid w:val="00D4253D"/>
    <w:rsid w:val="00D432DF"/>
    <w:rsid w:val="00D4423D"/>
    <w:rsid w:val="00D44B46"/>
    <w:rsid w:val="00D45113"/>
    <w:rsid w:val="00D456CF"/>
    <w:rsid w:val="00D461C5"/>
    <w:rsid w:val="00D468A1"/>
    <w:rsid w:val="00D47CD9"/>
    <w:rsid w:val="00D51602"/>
    <w:rsid w:val="00D54458"/>
    <w:rsid w:val="00D56E09"/>
    <w:rsid w:val="00D57067"/>
    <w:rsid w:val="00D61F1C"/>
    <w:rsid w:val="00D6273C"/>
    <w:rsid w:val="00D63A2F"/>
    <w:rsid w:val="00D6462F"/>
    <w:rsid w:val="00D649A2"/>
    <w:rsid w:val="00D6680C"/>
    <w:rsid w:val="00D675EF"/>
    <w:rsid w:val="00D713F0"/>
    <w:rsid w:val="00D7206F"/>
    <w:rsid w:val="00D740F1"/>
    <w:rsid w:val="00D7413D"/>
    <w:rsid w:val="00D74F1C"/>
    <w:rsid w:val="00D764FC"/>
    <w:rsid w:val="00D765EA"/>
    <w:rsid w:val="00D77519"/>
    <w:rsid w:val="00D8150D"/>
    <w:rsid w:val="00D83B6E"/>
    <w:rsid w:val="00D8406E"/>
    <w:rsid w:val="00D848E1"/>
    <w:rsid w:val="00D84939"/>
    <w:rsid w:val="00D87239"/>
    <w:rsid w:val="00D87432"/>
    <w:rsid w:val="00D87C97"/>
    <w:rsid w:val="00D90578"/>
    <w:rsid w:val="00D93DAF"/>
    <w:rsid w:val="00D940D8"/>
    <w:rsid w:val="00D94ACD"/>
    <w:rsid w:val="00D95034"/>
    <w:rsid w:val="00D95067"/>
    <w:rsid w:val="00D95E53"/>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075"/>
    <w:rsid w:val="00DB0722"/>
    <w:rsid w:val="00DB16F2"/>
    <w:rsid w:val="00DB2119"/>
    <w:rsid w:val="00DB3E54"/>
    <w:rsid w:val="00DB6191"/>
    <w:rsid w:val="00DB641E"/>
    <w:rsid w:val="00DB7650"/>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A3"/>
    <w:rsid w:val="00DE1E1C"/>
    <w:rsid w:val="00DE25EB"/>
    <w:rsid w:val="00DE282C"/>
    <w:rsid w:val="00DE2C07"/>
    <w:rsid w:val="00DE3F04"/>
    <w:rsid w:val="00DE41F3"/>
    <w:rsid w:val="00DE57FC"/>
    <w:rsid w:val="00DE5FB2"/>
    <w:rsid w:val="00DE79BD"/>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3051"/>
    <w:rsid w:val="00E24767"/>
    <w:rsid w:val="00E24A36"/>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B34"/>
    <w:rsid w:val="00E65CA9"/>
    <w:rsid w:val="00E65E5A"/>
    <w:rsid w:val="00E7345E"/>
    <w:rsid w:val="00E73853"/>
    <w:rsid w:val="00E747F5"/>
    <w:rsid w:val="00E75F24"/>
    <w:rsid w:val="00E77B33"/>
    <w:rsid w:val="00E8033E"/>
    <w:rsid w:val="00E805A0"/>
    <w:rsid w:val="00E81E0B"/>
    <w:rsid w:val="00E82A12"/>
    <w:rsid w:val="00E843A2"/>
    <w:rsid w:val="00E8623A"/>
    <w:rsid w:val="00E86586"/>
    <w:rsid w:val="00E905C3"/>
    <w:rsid w:val="00E90DA9"/>
    <w:rsid w:val="00E92599"/>
    <w:rsid w:val="00E9525D"/>
    <w:rsid w:val="00E95733"/>
    <w:rsid w:val="00E95B7C"/>
    <w:rsid w:val="00E95F87"/>
    <w:rsid w:val="00E97D24"/>
    <w:rsid w:val="00EA0301"/>
    <w:rsid w:val="00EA1F27"/>
    <w:rsid w:val="00EA2A20"/>
    <w:rsid w:val="00EA32FD"/>
    <w:rsid w:val="00EA404C"/>
    <w:rsid w:val="00EA60DB"/>
    <w:rsid w:val="00EA65F9"/>
    <w:rsid w:val="00EA7CB5"/>
    <w:rsid w:val="00EB0C31"/>
    <w:rsid w:val="00EB2C84"/>
    <w:rsid w:val="00EB39CA"/>
    <w:rsid w:val="00EB4333"/>
    <w:rsid w:val="00EB43D7"/>
    <w:rsid w:val="00EB73DF"/>
    <w:rsid w:val="00EB7983"/>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1F1"/>
    <w:rsid w:val="00EE19EE"/>
    <w:rsid w:val="00EE1EF9"/>
    <w:rsid w:val="00EE2979"/>
    <w:rsid w:val="00EE3AFF"/>
    <w:rsid w:val="00EE5E9B"/>
    <w:rsid w:val="00EE70E1"/>
    <w:rsid w:val="00EE7BD7"/>
    <w:rsid w:val="00EF1E2F"/>
    <w:rsid w:val="00EF5878"/>
    <w:rsid w:val="00EF68C9"/>
    <w:rsid w:val="00F00AF2"/>
    <w:rsid w:val="00F01F62"/>
    <w:rsid w:val="00F020AE"/>
    <w:rsid w:val="00F02191"/>
    <w:rsid w:val="00F0245E"/>
    <w:rsid w:val="00F029B9"/>
    <w:rsid w:val="00F031C6"/>
    <w:rsid w:val="00F046B0"/>
    <w:rsid w:val="00F0545B"/>
    <w:rsid w:val="00F05710"/>
    <w:rsid w:val="00F1027B"/>
    <w:rsid w:val="00F10754"/>
    <w:rsid w:val="00F10834"/>
    <w:rsid w:val="00F11272"/>
    <w:rsid w:val="00F118E4"/>
    <w:rsid w:val="00F11FC0"/>
    <w:rsid w:val="00F12FB8"/>
    <w:rsid w:val="00F14300"/>
    <w:rsid w:val="00F14B37"/>
    <w:rsid w:val="00F150BF"/>
    <w:rsid w:val="00F17D1A"/>
    <w:rsid w:val="00F201A5"/>
    <w:rsid w:val="00F21894"/>
    <w:rsid w:val="00F22CC0"/>
    <w:rsid w:val="00F2484C"/>
    <w:rsid w:val="00F24CC5"/>
    <w:rsid w:val="00F25B1E"/>
    <w:rsid w:val="00F27BAA"/>
    <w:rsid w:val="00F3320F"/>
    <w:rsid w:val="00F33847"/>
    <w:rsid w:val="00F33E57"/>
    <w:rsid w:val="00F34CFE"/>
    <w:rsid w:val="00F3514B"/>
    <w:rsid w:val="00F35DDE"/>
    <w:rsid w:val="00F36467"/>
    <w:rsid w:val="00F37075"/>
    <w:rsid w:val="00F37211"/>
    <w:rsid w:val="00F37570"/>
    <w:rsid w:val="00F37F48"/>
    <w:rsid w:val="00F4076A"/>
    <w:rsid w:val="00F415B5"/>
    <w:rsid w:val="00F42819"/>
    <w:rsid w:val="00F429BD"/>
    <w:rsid w:val="00F4555C"/>
    <w:rsid w:val="00F466D9"/>
    <w:rsid w:val="00F46C9A"/>
    <w:rsid w:val="00F50525"/>
    <w:rsid w:val="00F50A9D"/>
    <w:rsid w:val="00F51CBA"/>
    <w:rsid w:val="00F51E4D"/>
    <w:rsid w:val="00F5395B"/>
    <w:rsid w:val="00F53AF1"/>
    <w:rsid w:val="00F54949"/>
    <w:rsid w:val="00F54F88"/>
    <w:rsid w:val="00F56714"/>
    <w:rsid w:val="00F56DE5"/>
    <w:rsid w:val="00F56F2A"/>
    <w:rsid w:val="00F60857"/>
    <w:rsid w:val="00F61EF3"/>
    <w:rsid w:val="00F63339"/>
    <w:rsid w:val="00F63A32"/>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28"/>
    <w:rsid w:val="00F84436"/>
    <w:rsid w:val="00F86324"/>
    <w:rsid w:val="00F8727A"/>
    <w:rsid w:val="00F93B39"/>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A06"/>
    <w:rsid w:val="00FC7444"/>
    <w:rsid w:val="00FC7582"/>
    <w:rsid w:val="00FC7DB3"/>
    <w:rsid w:val="00FD0612"/>
    <w:rsid w:val="00FD3491"/>
    <w:rsid w:val="00FD54E3"/>
    <w:rsid w:val="00FD68F7"/>
    <w:rsid w:val="00FD7954"/>
    <w:rsid w:val="00FE0C5D"/>
    <w:rsid w:val="00FE1A73"/>
    <w:rsid w:val="00FE1ADF"/>
    <w:rsid w:val="00FE3006"/>
    <w:rsid w:val="00FE45E5"/>
    <w:rsid w:val="00FE53FB"/>
    <w:rsid w:val="00FE75F1"/>
    <w:rsid w:val="00FE762B"/>
    <w:rsid w:val="00FF0024"/>
    <w:rsid w:val="00FF0AC8"/>
    <w:rsid w:val="00FF198E"/>
    <w:rsid w:val="00FF21D7"/>
    <w:rsid w:val="00FF2323"/>
    <w:rsid w:val="00FF2602"/>
    <w:rsid w:val="00FF3118"/>
    <w:rsid w:val="00FF473B"/>
    <w:rsid w:val="00FF4764"/>
    <w:rsid w:val="00FF4837"/>
    <w:rsid w:val="00FF6483"/>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1E6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libri" w:hAnsi="Cambria" w:cs="Times New Roman"/>
        <w:sz w:val="22"/>
        <w:szCs w:val="22"/>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locked="1"/>
    <w:lsdException w:name="footnote text" w:locked="1"/>
    <w:lsdException w:name="annotation text" w:locked="1"/>
    <w:lsdException w:name="header" w:locked="1"/>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D68F7"/>
    <w:pPr>
      <w:spacing w:before="240" w:after="240" w:line="288" w:lineRule="auto"/>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ind w:left="578" w:hanging="578"/>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b/>
      <w:spacing w:val="5"/>
      <w:sz w:val="30"/>
      <w:szCs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34"/>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34"/>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2D7A47"/>
    <w:pPr>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607CE6"/>
    <w:pPr>
      <w:spacing w:before="120" w:after="120" w:line="240" w:lineRule="auto"/>
    </w:pPr>
    <w:rPr>
      <w:bCs/>
      <w:sz w:val="20"/>
      <w:szCs w:val="20"/>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Hyp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libri" w:hAnsi="Cambria" w:cs="Times New Roman"/>
        <w:sz w:val="22"/>
        <w:szCs w:val="22"/>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locked="1"/>
    <w:lsdException w:name="footnote text" w:locked="1"/>
    <w:lsdException w:name="annotation text" w:locked="1"/>
    <w:lsdException w:name="header" w:locked="1"/>
    <w:lsdException w:name="footer" w:locked="1"/>
    <w:lsdException w:name="index heading" w:locked="1"/>
    <w:lsdException w:name="caption"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D68F7"/>
    <w:pPr>
      <w:spacing w:before="240" w:after="240" w:line="288" w:lineRule="auto"/>
      <w:jc w:val="both"/>
    </w:pPr>
    <w:rPr>
      <w:rFonts w:ascii="Times New Roman" w:hAnsi="Times New Roman"/>
      <w:sz w:val="24"/>
      <w:szCs w:val="18"/>
      <w:lang w:val="de-DE" w:eastAsia="en-US"/>
    </w:rPr>
  </w:style>
  <w:style w:type="paragraph" w:styleId="berschrift1">
    <w:name w:val="heading 1"/>
    <w:basedOn w:val="Standard"/>
    <w:next w:val="Standard"/>
    <w:link w:val="berschrift1Zchn"/>
    <w:uiPriority w:val="99"/>
    <w:qFormat/>
    <w:rsid w:val="004F1067"/>
    <w:pPr>
      <w:numPr>
        <w:numId w:val="1"/>
      </w:numPr>
      <w:jc w:val="left"/>
      <w:outlineLvl w:val="0"/>
    </w:pPr>
    <w:rPr>
      <w:b/>
      <w:spacing w:val="5"/>
      <w:sz w:val="30"/>
      <w:szCs w:val="30"/>
      <w:lang w:val="da-DK"/>
    </w:rPr>
  </w:style>
  <w:style w:type="paragraph" w:styleId="berschrift2">
    <w:name w:val="heading 2"/>
    <w:basedOn w:val="Standard"/>
    <w:next w:val="Standard"/>
    <w:link w:val="berschrift2Zchn"/>
    <w:uiPriority w:val="99"/>
    <w:qFormat/>
    <w:rsid w:val="004F1067"/>
    <w:pPr>
      <w:numPr>
        <w:ilvl w:val="1"/>
        <w:numId w:val="1"/>
      </w:numPr>
      <w:ind w:left="578" w:hanging="578"/>
      <w:outlineLvl w:val="1"/>
    </w:pPr>
    <w:rPr>
      <w:b/>
      <w:sz w:val="26"/>
      <w:szCs w:val="26"/>
      <w:lang w:val="da-DK"/>
    </w:rPr>
  </w:style>
  <w:style w:type="paragraph" w:styleId="berschrift3">
    <w:name w:val="heading 3"/>
    <w:basedOn w:val="Standard"/>
    <w:next w:val="Standard"/>
    <w:link w:val="berschrift3Zchn"/>
    <w:uiPriority w:val="99"/>
    <w:qFormat/>
    <w:rsid w:val="008F5D84"/>
    <w:pPr>
      <w:numPr>
        <w:ilvl w:val="2"/>
        <w:numId w:val="1"/>
      </w:numPr>
      <w:ind w:left="720"/>
      <w:outlineLvl w:val="2"/>
    </w:pPr>
    <w:rPr>
      <w:b/>
      <w:iCs/>
      <w:spacing w:val="5"/>
      <w:szCs w:val="26"/>
      <w:lang w:val="de-AT"/>
    </w:rPr>
  </w:style>
  <w:style w:type="paragraph" w:styleId="berschrift4">
    <w:name w:val="heading 4"/>
    <w:basedOn w:val="Standard"/>
    <w:next w:val="Standard"/>
    <w:link w:val="berschrift4Zchn"/>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berschrift5">
    <w:name w:val="heading 5"/>
    <w:basedOn w:val="Standard"/>
    <w:next w:val="Standard"/>
    <w:link w:val="berschrift5Zchn"/>
    <w:uiPriority w:val="99"/>
    <w:qFormat/>
    <w:rsid w:val="000527A7"/>
    <w:pPr>
      <w:numPr>
        <w:ilvl w:val="4"/>
        <w:numId w:val="1"/>
      </w:numPr>
      <w:spacing w:line="271" w:lineRule="auto"/>
      <w:outlineLvl w:val="4"/>
    </w:pPr>
    <w:rPr>
      <w:rFonts w:ascii="Verdana" w:hAnsi="Verdana"/>
      <w:i/>
      <w:iCs/>
      <w:szCs w:val="24"/>
      <w:lang w:val="de-AT"/>
    </w:rPr>
  </w:style>
  <w:style w:type="paragraph" w:styleId="berschrift6">
    <w:name w:val="heading 6"/>
    <w:basedOn w:val="Standard"/>
    <w:next w:val="Standard"/>
    <w:link w:val="berschrift6Zchn"/>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berschrift7">
    <w:name w:val="heading 7"/>
    <w:basedOn w:val="Standard"/>
    <w:next w:val="Standard"/>
    <w:link w:val="berschrift7Zchn"/>
    <w:uiPriority w:val="99"/>
    <w:qFormat/>
    <w:rsid w:val="000527A7"/>
    <w:pPr>
      <w:numPr>
        <w:ilvl w:val="6"/>
        <w:numId w:val="1"/>
      </w:numPr>
      <w:outlineLvl w:val="6"/>
    </w:pPr>
    <w:rPr>
      <w:rFonts w:ascii="Verdana" w:hAnsi="Verdana"/>
      <w:b/>
      <w:bCs/>
      <w:i/>
      <w:iCs/>
      <w:color w:val="5A5A5A"/>
      <w:sz w:val="20"/>
      <w:szCs w:val="20"/>
      <w:lang w:val="de-AT"/>
    </w:rPr>
  </w:style>
  <w:style w:type="paragraph" w:styleId="berschrift8">
    <w:name w:val="heading 8"/>
    <w:basedOn w:val="Standard"/>
    <w:next w:val="Standard"/>
    <w:link w:val="berschrift8Zchn"/>
    <w:uiPriority w:val="99"/>
    <w:qFormat/>
    <w:rsid w:val="000527A7"/>
    <w:pPr>
      <w:numPr>
        <w:ilvl w:val="7"/>
        <w:numId w:val="1"/>
      </w:numPr>
      <w:outlineLvl w:val="7"/>
    </w:pPr>
    <w:rPr>
      <w:rFonts w:ascii="Verdana" w:hAnsi="Verdana"/>
      <w:b/>
      <w:bCs/>
      <w:color w:val="7F7F7F"/>
      <w:sz w:val="20"/>
      <w:szCs w:val="20"/>
      <w:lang w:val="de-AT"/>
    </w:rPr>
  </w:style>
  <w:style w:type="paragraph" w:styleId="berschrift9">
    <w:name w:val="heading 9"/>
    <w:basedOn w:val="Standard"/>
    <w:next w:val="Standard"/>
    <w:link w:val="berschrift9Zchn"/>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4F1067"/>
    <w:rPr>
      <w:rFonts w:ascii="Times New Roman" w:hAnsi="Times New Roman"/>
      <w:b/>
      <w:spacing w:val="5"/>
      <w:sz w:val="30"/>
      <w:szCs w:val="30"/>
      <w:lang w:eastAsia="en-US"/>
    </w:rPr>
  </w:style>
  <w:style w:type="character" w:customStyle="1" w:styleId="berschrift2Zchn">
    <w:name w:val="Überschrift 2 Zchn"/>
    <w:basedOn w:val="Absatz-Standardschriftart"/>
    <w:link w:val="berschrift2"/>
    <w:uiPriority w:val="99"/>
    <w:locked/>
    <w:rsid w:val="004F1067"/>
    <w:rPr>
      <w:rFonts w:ascii="Times New Roman" w:hAnsi="Times New Roman" w:cs="Times New Roman"/>
      <w:b/>
      <w:sz w:val="26"/>
      <w:lang w:eastAsia="en-US"/>
    </w:rPr>
  </w:style>
  <w:style w:type="character" w:customStyle="1" w:styleId="berschrift3Zchn">
    <w:name w:val="Überschrift 3 Zchn"/>
    <w:basedOn w:val="Absatz-Standardschriftart"/>
    <w:link w:val="berschrift3"/>
    <w:uiPriority w:val="99"/>
    <w:locked/>
    <w:rsid w:val="008F5D84"/>
    <w:rPr>
      <w:rFonts w:ascii="Times New Roman" w:hAnsi="Times New Roman" w:cs="Times New Roman"/>
      <w:b/>
      <w:spacing w:val="5"/>
      <w:sz w:val="26"/>
      <w:lang w:val="de-AT" w:eastAsia="en-US"/>
    </w:rPr>
  </w:style>
  <w:style w:type="character" w:customStyle="1" w:styleId="berschrift4Zchn">
    <w:name w:val="Überschrift 4 Zchn"/>
    <w:basedOn w:val="Absatz-Standardschriftart"/>
    <w:link w:val="berschrift4"/>
    <w:uiPriority w:val="99"/>
    <w:locked/>
    <w:rsid w:val="004F1067"/>
    <w:rPr>
      <w:rFonts w:ascii="Verdana" w:hAnsi="Verdana" w:cs="Times New Roman"/>
      <w:b/>
      <w:spacing w:val="5"/>
      <w:sz w:val="24"/>
      <w:lang w:val="de-AT" w:eastAsia="en-US"/>
    </w:rPr>
  </w:style>
  <w:style w:type="character" w:customStyle="1" w:styleId="berschrift5Zchn">
    <w:name w:val="Überschrift 5 Zchn"/>
    <w:basedOn w:val="Absatz-Standardschriftart"/>
    <w:link w:val="berschrift5"/>
    <w:uiPriority w:val="99"/>
    <w:semiHidden/>
    <w:locked/>
    <w:rsid w:val="000527A7"/>
    <w:rPr>
      <w:rFonts w:ascii="Verdana" w:hAnsi="Verdana" w:cs="Times New Roman"/>
      <w:i/>
      <w:sz w:val="24"/>
      <w:lang w:val="de-AT" w:eastAsia="en-US"/>
    </w:rPr>
  </w:style>
  <w:style w:type="character" w:customStyle="1" w:styleId="berschrift6Zchn">
    <w:name w:val="Überschrift 6 Zchn"/>
    <w:basedOn w:val="Absatz-Standardschriftart"/>
    <w:link w:val="berschrift6"/>
    <w:uiPriority w:val="99"/>
    <w:semiHidden/>
    <w:locked/>
    <w:rsid w:val="000527A7"/>
    <w:rPr>
      <w:rFonts w:ascii="Verdana" w:hAnsi="Verdana" w:cs="Times New Roman"/>
      <w:b/>
      <w:color w:val="595959"/>
      <w:spacing w:val="5"/>
      <w:sz w:val="18"/>
      <w:shd w:val="clear" w:color="auto" w:fill="FFFFFF"/>
      <w:lang w:val="de-AT" w:eastAsia="en-US"/>
    </w:rPr>
  </w:style>
  <w:style w:type="character" w:customStyle="1" w:styleId="berschrift7Zchn">
    <w:name w:val="Überschrift 7 Zchn"/>
    <w:basedOn w:val="Absatz-Standardschriftart"/>
    <w:link w:val="berschrift7"/>
    <w:uiPriority w:val="99"/>
    <w:semiHidden/>
    <w:locked/>
    <w:rsid w:val="000527A7"/>
    <w:rPr>
      <w:rFonts w:ascii="Verdana" w:hAnsi="Verdana" w:cs="Times New Roman"/>
      <w:b/>
      <w:i/>
      <w:color w:val="5A5A5A"/>
      <w:lang w:val="de-AT" w:eastAsia="en-US"/>
    </w:rPr>
  </w:style>
  <w:style w:type="character" w:customStyle="1" w:styleId="berschrift8Zchn">
    <w:name w:val="Überschrift 8 Zchn"/>
    <w:basedOn w:val="Absatz-Standardschriftart"/>
    <w:link w:val="berschrift8"/>
    <w:uiPriority w:val="99"/>
    <w:semiHidden/>
    <w:locked/>
    <w:rsid w:val="000527A7"/>
    <w:rPr>
      <w:rFonts w:ascii="Verdana" w:hAnsi="Verdana" w:cs="Times New Roman"/>
      <w:b/>
      <w:color w:val="7F7F7F"/>
      <w:lang w:val="de-AT" w:eastAsia="en-US"/>
    </w:rPr>
  </w:style>
  <w:style w:type="character" w:customStyle="1" w:styleId="berschrift9Zchn">
    <w:name w:val="Überschrift 9 Zchn"/>
    <w:basedOn w:val="Absatz-Standardschriftart"/>
    <w:link w:val="berschrift9"/>
    <w:uiPriority w:val="99"/>
    <w:semiHidden/>
    <w:locked/>
    <w:rsid w:val="000527A7"/>
    <w:rPr>
      <w:rFonts w:ascii="Verdana" w:hAnsi="Verdana" w:cs="Times New Roman"/>
      <w:b/>
      <w:i/>
      <w:color w:val="7F7F7F"/>
      <w:sz w:val="18"/>
      <w:lang w:val="de-AT" w:eastAsia="en-US"/>
    </w:rPr>
  </w:style>
  <w:style w:type="paragraph" w:styleId="Titel">
    <w:name w:val="Title"/>
    <w:basedOn w:val="Standard"/>
    <w:next w:val="Standard"/>
    <w:link w:val="TitelZchn"/>
    <w:uiPriority w:val="99"/>
    <w:qFormat/>
    <w:rsid w:val="00BF6948"/>
    <w:pPr>
      <w:contextualSpacing/>
      <w:jc w:val="center"/>
    </w:pPr>
    <w:rPr>
      <w:rFonts w:ascii="Verdana" w:hAnsi="Verdana"/>
      <w:sz w:val="44"/>
      <w:szCs w:val="44"/>
      <w:lang w:val="de-AT" w:eastAsia="da-DK"/>
    </w:rPr>
  </w:style>
  <w:style w:type="character" w:customStyle="1" w:styleId="TitelZchn">
    <w:name w:val="Titel Zchn"/>
    <w:basedOn w:val="Absatz-Standardschriftart"/>
    <w:link w:val="Titel"/>
    <w:uiPriority w:val="99"/>
    <w:locked/>
    <w:rsid w:val="00BF6948"/>
    <w:rPr>
      <w:rFonts w:ascii="Verdana" w:hAnsi="Verdana" w:cs="Times New Roman"/>
      <w:sz w:val="44"/>
      <w:lang w:val="de-AT"/>
    </w:rPr>
  </w:style>
  <w:style w:type="paragraph" w:styleId="Untertitel">
    <w:name w:val="Subtitle"/>
    <w:basedOn w:val="Standard"/>
    <w:next w:val="Standard"/>
    <w:link w:val="UntertitelZchn"/>
    <w:uiPriority w:val="99"/>
    <w:qFormat/>
    <w:rsid w:val="000527A7"/>
    <w:rPr>
      <w:rFonts w:ascii="Cambria" w:hAnsi="Cambria"/>
      <w:i/>
      <w:iCs/>
      <w:smallCaps/>
      <w:spacing w:val="10"/>
      <w:sz w:val="28"/>
      <w:szCs w:val="28"/>
      <w:lang w:val="da-DK" w:eastAsia="da-DK"/>
    </w:rPr>
  </w:style>
  <w:style w:type="character" w:customStyle="1" w:styleId="UntertitelZchn">
    <w:name w:val="Untertitel Zchn"/>
    <w:basedOn w:val="Absatz-Standardschriftart"/>
    <w:link w:val="Untertitel"/>
    <w:uiPriority w:val="99"/>
    <w:locked/>
    <w:rsid w:val="000527A7"/>
    <w:rPr>
      <w:rFonts w:cs="Times New Roman"/>
      <w:i/>
      <w:smallCaps/>
      <w:spacing w:val="10"/>
      <w:sz w:val="28"/>
    </w:rPr>
  </w:style>
  <w:style w:type="character" w:styleId="Fett">
    <w:name w:val="Strong"/>
    <w:basedOn w:val="Absatz-Standardschriftart"/>
    <w:uiPriority w:val="99"/>
    <w:qFormat/>
    <w:rsid w:val="000527A7"/>
    <w:rPr>
      <w:rFonts w:cs="Times New Roman"/>
      <w:b/>
    </w:rPr>
  </w:style>
  <w:style w:type="character" w:styleId="Hervorhebung">
    <w:name w:val="Emphasis"/>
    <w:basedOn w:val="Absatz-Standardschriftart"/>
    <w:uiPriority w:val="99"/>
    <w:qFormat/>
    <w:rsid w:val="000527A7"/>
    <w:rPr>
      <w:rFonts w:cs="Times New Roman"/>
      <w:b/>
      <w:i/>
      <w:spacing w:val="10"/>
    </w:rPr>
  </w:style>
  <w:style w:type="paragraph" w:styleId="KeinLeerraum">
    <w:name w:val="No Spacing"/>
    <w:basedOn w:val="Standard"/>
    <w:link w:val="KeinLeerraumZchn"/>
    <w:uiPriority w:val="99"/>
    <w:qFormat/>
    <w:rsid w:val="000527A7"/>
  </w:style>
  <w:style w:type="character" w:customStyle="1" w:styleId="KeinLeerraumZchn">
    <w:name w:val="Kein Leerraum Zchn"/>
    <w:basedOn w:val="Absatz-Standardschriftart"/>
    <w:link w:val="KeinLeerraum"/>
    <w:uiPriority w:val="99"/>
    <w:locked/>
    <w:rsid w:val="000527A7"/>
    <w:rPr>
      <w:rFonts w:cs="Times New Roman"/>
    </w:rPr>
  </w:style>
  <w:style w:type="paragraph" w:styleId="Listenabsatz">
    <w:name w:val="List Paragraph"/>
    <w:basedOn w:val="Standard"/>
    <w:link w:val="ListenabsatzZchn"/>
    <w:uiPriority w:val="34"/>
    <w:qFormat/>
    <w:rsid w:val="00466F0C"/>
    <w:pPr>
      <w:numPr>
        <w:numId w:val="2"/>
      </w:numPr>
      <w:contextualSpacing/>
    </w:pPr>
    <w:rPr>
      <w:rFonts w:ascii="Verdana" w:hAnsi="Verdana"/>
      <w:sz w:val="18"/>
      <w:szCs w:val="20"/>
      <w:lang w:val="de-AT"/>
    </w:rPr>
  </w:style>
  <w:style w:type="paragraph" w:styleId="Zitat">
    <w:name w:val="Quote"/>
    <w:basedOn w:val="Standard"/>
    <w:next w:val="Standard"/>
    <w:link w:val="ZitatZchn"/>
    <w:uiPriority w:val="99"/>
    <w:qFormat/>
    <w:rsid w:val="000527A7"/>
    <w:rPr>
      <w:rFonts w:ascii="Cambria" w:hAnsi="Cambria"/>
      <w:i/>
      <w:iCs/>
      <w:sz w:val="20"/>
      <w:szCs w:val="20"/>
      <w:lang w:val="da-DK" w:eastAsia="da-DK"/>
    </w:rPr>
  </w:style>
  <w:style w:type="character" w:customStyle="1" w:styleId="ZitatZchn">
    <w:name w:val="Zitat Zchn"/>
    <w:basedOn w:val="Absatz-Standardschriftart"/>
    <w:link w:val="Zitat"/>
    <w:uiPriority w:val="99"/>
    <w:locked/>
    <w:rsid w:val="000527A7"/>
    <w:rPr>
      <w:rFonts w:cs="Times New Roman"/>
      <w:i/>
    </w:rPr>
  </w:style>
  <w:style w:type="paragraph" w:styleId="IntensivesZitat">
    <w:name w:val="Intense Quote"/>
    <w:basedOn w:val="Standard"/>
    <w:next w:val="Standard"/>
    <w:link w:val="IntensivesZitatZchn"/>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ivesZitatZchn">
    <w:name w:val="Intensives Zitat Zchn"/>
    <w:basedOn w:val="Absatz-Standardschriftart"/>
    <w:link w:val="IntensivesZitat"/>
    <w:uiPriority w:val="99"/>
    <w:locked/>
    <w:rsid w:val="000527A7"/>
    <w:rPr>
      <w:rFonts w:cs="Times New Roman"/>
      <w:i/>
    </w:rPr>
  </w:style>
  <w:style w:type="character" w:styleId="SchwacheHervorhebung">
    <w:name w:val="Subtle Emphasis"/>
    <w:basedOn w:val="Absatz-Standardschriftart"/>
    <w:uiPriority w:val="99"/>
    <w:qFormat/>
    <w:rsid w:val="000527A7"/>
    <w:rPr>
      <w:rFonts w:cs="Times New Roman"/>
      <w:i/>
    </w:rPr>
  </w:style>
  <w:style w:type="character" w:styleId="IntensiveHervorhebung">
    <w:name w:val="Intense Emphasis"/>
    <w:basedOn w:val="Absatz-Standardschriftart"/>
    <w:uiPriority w:val="99"/>
    <w:qFormat/>
    <w:rsid w:val="000527A7"/>
    <w:rPr>
      <w:rFonts w:cs="Times New Roman"/>
      <w:b/>
      <w:i/>
    </w:rPr>
  </w:style>
  <w:style w:type="character" w:styleId="SchwacherVerweis">
    <w:name w:val="Subtle Reference"/>
    <w:basedOn w:val="Absatz-Standardschriftart"/>
    <w:uiPriority w:val="99"/>
    <w:qFormat/>
    <w:rsid w:val="000527A7"/>
    <w:rPr>
      <w:rFonts w:cs="Times New Roman"/>
      <w:smallCaps/>
    </w:rPr>
  </w:style>
  <w:style w:type="character" w:styleId="IntensiverVerweis">
    <w:name w:val="Intense Reference"/>
    <w:basedOn w:val="Absatz-Standardschriftart"/>
    <w:uiPriority w:val="99"/>
    <w:qFormat/>
    <w:rsid w:val="000527A7"/>
    <w:rPr>
      <w:rFonts w:cs="Times New Roman"/>
      <w:b/>
      <w:smallCaps/>
    </w:rPr>
  </w:style>
  <w:style w:type="character" w:styleId="Buchtitel">
    <w:name w:val="Book Title"/>
    <w:basedOn w:val="Absatz-Standardschriftart"/>
    <w:uiPriority w:val="99"/>
    <w:qFormat/>
    <w:rsid w:val="000527A7"/>
    <w:rPr>
      <w:rFonts w:cs="Times New Roman"/>
      <w:i/>
      <w:smallCaps/>
      <w:spacing w:val="5"/>
    </w:rPr>
  </w:style>
  <w:style w:type="paragraph" w:styleId="Inhaltsverzeichnisberschrift">
    <w:name w:val="TOC Heading"/>
    <w:basedOn w:val="berschrift1"/>
    <w:next w:val="Standard"/>
    <w:uiPriority w:val="99"/>
    <w:qFormat/>
    <w:rsid w:val="000527A7"/>
    <w:pPr>
      <w:numPr>
        <w:numId w:val="0"/>
      </w:numPr>
      <w:outlineLvl w:val="9"/>
    </w:pPr>
  </w:style>
  <w:style w:type="paragraph" w:styleId="Kopfzeile">
    <w:name w:val="header"/>
    <w:basedOn w:val="Standard"/>
    <w:link w:val="KopfzeileZchn"/>
    <w:uiPriority w:val="99"/>
    <w:rsid w:val="00AC2822"/>
    <w:pPr>
      <w:tabs>
        <w:tab w:val="center" w:pos="4536"/>
        <w:tab w:val="right" w:pos="9072"/>
      </w:tabs>
    </w:pPr>
    <w:rPr>
      <w:rFonts w:ascii="Verdana" w:hAnsi="Verdana"/>
      <w:sz w:val="18"/>
      <w:lang w:val="de-AT" w:eastAsia="da-DK"/>
    </w:rPr>
  </w:style>
  <w:style w:type="character" w:customStyle="1" w:styleId="KopfzeileZchn">
    <w:name w:val="Kopfzeile Zchn"/>
    <w:basedOn w:val="Absatz-Standardschriftart"/>
    <w:link w:val="Kopfzeile"/>
    <w:uiPriority w:val="99"/>
    <w:locked/>
    <w:rsid w:val="00AC2822"/>
    <w:rPr>
      <w:rFonts w:ascii="Verdana" w:hAnsi="Verdana" w:cs="Times New Roman"/>
      <w:sz w:val="18"/>
      <w:lang w:val="de-AT"/>
    </w:rPr>
  </w:style>
  <w:style w:type="paragraph" w:styleId="Fuzeile">
    <w:name w:val="footer"/>
    <w:basedOn w:val="Standard"/>
    <w:link w:val="FuzeileZchn"/>
    <w:uiPriority w:val="99"/>
    <w:rsid w:val="00AC2822"/>
    <w:pPr>
      <w:tabs>
        <w:tab w:val="center" w:pos="4536"/>
        <w:tab w:val="right" w:pos="9072"/>
      </w:tabs>
    </w:pPr>
    <w:rPr>
      <w:rFonts w:ascii="Verdana" w:hAnsi="Verdana"/>
      <w:sz w:val="18"/>
      <w:lang w:val="de-AT" w:eastAsia="da-DK"/>
    </w:rPr>
  </w:style>
  <w:style w:type="character" w:customStyle="1" w:styleId="FuzeileZchn">
    <w:name w:val="Fußzeile Zchn"/>
    <w:basedOn w:val="Absatz-Standardschriftart"/>
    <w:link w:val="Fuzeile"/>
    <w:uiPriority w:val="99"/>
    <w:locked/>
    <w:rsid w:val="00AC2822"/>
    <w:rPr>
      <w:rFonts w:ascii="Verdana" w:hAnsi="Verdana" w:cs="Times New Roman"/>
      <w:sz w:val="18"/>
      <w:lang w:val="de-AT"/>
    </w:rPr>
  </w:style>
  <w:style w:type="table" w:styleId="Tabellenraster">
    <w:name w:val="Table Grid"/>
    <w:basedOn w:val="NormaleTabelle"/>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rsid w:val="00AC2822"/>
    <w:rPr>
      <w:rFonts w:ascii="Tahoma" w:hAnsi="Tahoma"/>
      <w:sz w:val="16"/>
      <w:szCs w:val="16"/>
      <w:lang w:val="de-AT" w:eastAsia="da-DK"/>
    </w:rPr>
  </w:style>
  <w:style w:type="character" w:customStyle="1" w:styleId="SprechblasentextZchn">
    <w:name w:val="Sprechblasentext Zchn"/>
    <w:basedOn w:val="Absatz-Standardschriftart"/>
    <w:link w:val="Sprechblasentext"/>
    <w:uiPriority w:val="99"/>
    <w:semiHidden/>
    <w:locked/>
    <w:rsid w:val="00AC2822"/>
    <w:rPr>
      <w:rFonts w:ascii="Tahoma" w:hAnsi="Tahoma" w:cs="Times New Roman"/>
      <w:sz w:val="16"/>
      <w:lang w:val="de-AT"/>
    </w:rPr>
  </w:style>
  <w:style w:type="paragraph" w:customStyle="1" w:styleId="Formatvorlage1">
    <w:name w:val="Formatvorlage1"/>
    <w:basedOn w:val="Listenabsatz"/>
    <w:link w:val="Formatvorlage1Zchn"/>
    <w:uiPriority w:val="99"/>
    <w:rsid w:val="00466F0C"/>
    <w:pPr>
      <w:numPr>
        <w:numId w:val="3"/>
      </w:numPr>
    </w:pPr>
    <w:rPr>
      <w:lang w:val="en-US"/>
    </w:rPr>
  </w:style>
  <w:style w:type="character" w:styleId="Platzhaltertext">
    <w:name w:val="Placeholder Text"/>
    <w:basedOn w:val="Absatz-Standardschriftart"/>
    <w:uiPriority w:val="99"/>
    <w:semiHidden/>
    <w:rsid w:val="00BF6948"/>
    <w:rPr>
      <w:rFonts w:cs="Times New Roman"/>
      <w:color w:val="808080"/>
    </w:rPr>
  </w:style>
  <w:style w:type="character" w:customStyle="1" w:styleId="ListenabsatzZchn">
    <w:name w:val="Listenabsatz Zchn"/>
    <w:link w:val="Listenabsatz"/>
    <w:uiPriority w:val="34"/>
    <w:locked/>
    <w:rsid w:val="00466F0C"/>
    <w:rPr>
      <w:rFonts w:ascii="Verdana" w:hAnsi="Verdana"/>
      <w:sz w:val="18"/>
      <w:lang w:val="de-AT" w:eastAsia="en-US"/>
    </w:rPr>
  </w:style>
  <w:style w:type="character" w:customStyle="1" w:styleId="Formatvorlage1Zchn">
    <w:name w:val="Formatvorlage1 Zchn"/>
    <w:basedOn w:val="ListenabsatzZchn"/>
    <w:link w:val="Formatvorlage1"/>
    <w:uiPriority w:val="99"/>
    <w:locked/>
    <w:rsid w:val="00466F0C"/>
    <w:rPr>
      <w:rFonts w:ascii="Verdana" w:hAnsi="Verdana" w:cs="Times New Roman"/>
      <w:sz w:val="18"/>
      <w:szCs w:val="18"/>
      <w:lang w:val="en-US" w:eastAsia="en-US"/>
    </w:rPr>
  </w:style>
  <w:style w:type="paragraph" w:styleId="Verzeichnis1">
    <w:name w:val="toc 1"/>
    <w:basedOn w:val="Standard"/>
    <w:next w:val="Standard"/>
    <w:autoRedefine/>
    <w:uiPriority w:val="39"/>
    <w:rsid w:val="002D7A47"/>
    <w:pPr>
      <w:spacing w:after="100"/>
    </w:pPr>
  </w:style>
  <w:style w:type="paragraph" w:styleId="Verzeichnis2">
    <w:name w:val="toc 2"/>
    <w:basedOn w:val="Standard"/>
    <w:next w:val="Standard"/>
    <w:autoRedefine/>
    <w:uiPriority w:val="39"/>
    <w:rsid w:val="002D7A47"/>
    <w:pPr>
      <w:spacing w:after="100"/>
      <w:ind w:left="180"/>
    </w:pPr>
  </w:style>
  <w:style w:type="paragraph" w:styleId="Beschriftung">
    <w:name w:val="caption"/>
    <w:basedOn w:val="Standard"/>
    <w:next w:val="Standard"/>
    <w:uiPriority w:val="99"/>
    <w:qFormat/>
    <w:rsid w:val="00607CE6"/>
    <w:pPr>
      <w:spacing w:before="120" w:after="120" w:line="240" w:lineRule="auto"/>
    </w:pPr>
    <w:rPr>
      <w:bCs/>
      <w:sz w:val="20"/>
      <w:szCs w:val="20"/>
    </w:rPr>
  </w:style>
  <w:style w:type="paragraph" w:styleId="Abbildungsverzeichnis">
    <w:name w:val="table of figures"/>
    <w:basedOn w:val="Standard"/>
    <w:next w:val="Standard"/>
    <w:uiPriority w:val="99"/>
    <w:rsid w:val="00466F0C"/>
  </w:style>
  <w:style w:type="paragraph" w:customStyle="1" w:styleId="Tabelle">
    <w:name w:val="Tabelle"/>
    <w:basedOn w:val="Standard"/>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Standard"/>
    <w:uiPriority w:val="99"/>
    <w:rsid w:val="00443897"/>
    <w:pPr>
      <w:spacing w:before="60" w:after="60" w:line="200" w:lineRule="exact"/>
      <w:jc w:val="left"/>
    </w:pPr>
    <w:rPr>
      <w:rFonts w:eastAsia="Times New Roman"/>
      <w:sz w:val="18"/>
      <w:szCs w:val="20"/>
      <w:lang w:eastAsia="de-DE"/>
    </w:rPr>
  </w:style>
  <w:style w:type="paragraph" w:styleId="Literaturverzeichnis">
    <w:name w:val="Bibliography"/>
    <w:basedOn w:val="Standard"/>
    <w:next w:val="Standard"/>
    <w:uiPriority w:val="99"/>
    <w:rsid w:val="009B0775"/>
  </w:style>
  <w:style w:type="character" w:styleId="Hyperlink">
    <w:name w:val="Hyperlink"/>
    <w:basedOn w:val="Absatz-Standardschriftart"/>
    <w:uiPriority w:val="99"/>
    <w:rsid w:val="00FB3E13"/>
    <w:rPr>
      <w:rFonts w:cs="Times New Roman"/>
      <w:color w:val="0000FF"/>
      <w:u w:val="single"/>
    </w:rPr>
  </w:style>
  <w:style w:type="character" w:styleId="BesuchterHyperlink">
    <w:name w:val="FollowedHyperlink"/>
    <w:basedOn w:val="Absatz-Standardschriftart"/>
    <w:uiPriority w:val="99"/>
    <w:semiHidden/>
    <w:rsid w:val="00C83EAB"/>
    <w:rPr>
      <w:rFonts w:cs="Times New Roman"/>
      <w:color w:val="800080"/>
      <w:u w:val="single"/>
    </w:rPr>
  </w:style>
  <w:style w:type="paragraph" w:styleId="Verzeichnis3">
    <w:name w:val="toc 3"/>
    <w:basedOn w:val="Standard"/>
    <w:next w:val="Standard"/>
    <w:autoRedefine/>
    <w:uiPriority w:val="39"/>
    <w:rsid w:val="00481DAD"/>
    <w:pPr>
      <w:spacing w:after="100"/>
      <w:ind w:left="480"/>
    </w:pPr>
  </w:style>
  <w:style w:type="paragraph" w:styleId="Funotentext">
    <w:name w:val="footnote text"/>
    <w:basedOn w:val="Standard"/>
    <w:link w:val="FunotentextZchn"/>
    <w:uiPriority w:val="99"/>
    <w:semiHidden/>
    <w:rsid w:val="00EC3FC7"/>
    <w:pPr>
      <w:spacing w:before="0" w:after="0"/>
    </w:pPr>
    <w:rPr>
      <w:sz w:val="20"/>
      <w:szCs w:val="20"/>
    </w:rPr>
  </w:style>
  <w:style w:type="character" w:customStyle="1" w:styleId="FunotentextZchn">
    <w:name w:val="Fußnotentext Zchn"/>
    <w:basedOn w:val="Absatz-Standardschriftart"/>
    <w:link w:val="Funotentext"/>
    <w:uiPriority w:val="99"/>
    <w:semiHidden/>
    <w:locked/>
    <w:rsid w:val="00EC3FC7"/>
    <w:rPr>
      <w:rFonts w:ascii="Times New Roman" w:hAnsi="Times New Roman" w:cs="Times New Roman"/>
      <w:lang w:eastAsia="en-US"/>
    </w:rPr>
  </w:style>
  <w:style w:type="character" w:styleId="Funotenzeichen">
    <w:name w:val="footnote reference"/>
    <w:basedOn w:val="Absatz-Standardschriftart"/>
    <w:uiPriority w:val="99"/>
    <w:semiHidden/>
    <w:rsid w:val="00EC3FC7"/>
    <w:rPr>
      <w:rFonts w:cs="Times New Roman"/>
      <w:vertAlign w:val="superscript"/>
    </w:rPr>
  </w:style>
  <w:style w:type="paragraph" w:styleId="Endnotentext">
    <w:name w:val="endnote text"/>
    <w:basedOn w:val="Standard"/>
    <w:link w:val="EndnotentextZchn"/>
    <w:uiPriority w:val="99"/>
    <w:semiHidden/>
    <w:rsid w:val="00AC1651"/>
    <w:pPr>
      <w:spacing w:before="0" w:after="0"/>
    </w:pPr>
    <w:rPr>
      <w:sz w:val="20"/>
      <w:szCs w:val="20"/>
    </w:rPr>
  </w:style>
  <w:style w:type="character" w:customStyle="1" w:styleId="EndnotentextZchn">
    <w:name w:val="Endnotentext Zchn"/>
    <w:basedOn w:val="Absatz-Standardschriftart"/>
    <w:link w:val="Endnotentext"/>
    <w:uiPriority w:val="99"/>
    <w:semiHidden/>
    <w:locked/>
    <w:rsid w:val="00AC1651"/>
    <w:rPr>
      <w:rFonts w:ascii="Times New Roman" w:hAnsi="Times New Roman" w:cs="Times New Roman"/>
      <w:lang w:eastAsia="en-US"/>
    </w:rPr>
  </w:style>
  <w:style w:type="character" w:styleId="Endnotenzeichen">
    <w:name w:val="endnote reference"/>
    <w:basedOn w:val="Absatz-Standardschriftart"/>
    <w:uiPriority w:val="99"/>
    <w:semiHidden/>
    <w:rsid w:val="00AC1651"/>
    <w:rPr>
      <w:rFonts w:cs="Times New Roman"/>
      <w:vertAlign w:val="superscript"/>
    </w:rPr>
  </w:style>
  <w:style w:type="character" w:styleId="Kommentarzeichen">
    <w:name w:val="annotation reference"/>
    <w:basedOn w:val="Absatz-Standardschriftart"/>
    <w:uiPriority w:val="99"/>
    <w:semiHidden/>
    <w:unhideWhenUsed/>
    <w:locked/>
    <w:rsid w:val="00D6462F"/>
    <w:rPr>
      <w:sz w:val="16"/>
      <w:szCs w:val="16"/>
    </w:rPr>
  </w:style>
  <w:style w:type="paragraph" w:styleId="Kommentartext">
    <w:name w:val="annotation text"/>
    <w:basedOn w:val="Standard"/>
    <w:link w:val="KommentartextZchn"/>
    <w:uiPriority w:val="99"/>
    <w:semiHidden/>
    <w:unhideWhenUsed/>
    <w:locked/>
    <w:rsid w:val="00D6462F"/>
    <w:rPr>
      <w:sz w:val="20"/>
      <w:szCs w:val="20"/>
    </w:rPr>
  </w:style>
  <w:style w:type="character" w:customStyle="1" w:styleId="KommentartextZchn">
    <w:name w:val="Kommentartext Zchn"/>
    <w:basedOn w:val="Absatz-Standardschriftart"/>
    <w:link w:val="Kommentartext"/>
    <w:uiPriority w:val="99"/>
    <w:semiHidden/>
    <w:rsid w:val="00D6462F"/>
    <w:rPr>
      <w:rFonts w:ascii="Times New Roman" w:hAnsi="Times New Roman"/>
      <w:sz w:val="20"/>
      <w:szCs w:val="20"/>
      <w:lang w:val="de-DE" w:eastAsia="en-US"/>
    </w:rPr>
  </w:style>
  <w:style w:type="paragraph" w:styleId="Kommentarthema">
    <w:name w:val="annotation subject"/>
    <w:basedOn w:val="Kommentartext"/>
    <w:next w:val="Kommentartext"/>
    <w:link w:val="KommentarthemaZchn"/>
    <w:uiPriority w:val="99"/>
    <w:semiHidden/>
    <w:unhideWhenUsed/>
    <w:locked/>
    <w:rsid w:val="00D6462F"/>
    <w:rPr>
      <w:b/>
      <w:bCs/>
    </w:rPr>
  </w:style>
  <w:style w:type="character" w:customStyle="1" w:styleId="KommentarthemaZchn">
    <w:name w:val="Kommentarthema Zchn"/>
    <w:basedOn w:val="KommentartextZchn"/>
    <w:link w:val="Kommentarthema"/>
    <w:uiPriority w:val="99"/>
    <w:semiHidden/>
    <w:rsid w:val="00D6462F"/>
    <w:rPr>
      <w:rFonts w:ascii="Times New Roman" w:hAnsi="Times New Roman"/>
      <w:b/>
      <w:bCs/>
      <w:sz w:val="20"/>
      <w:szCs w:val="20"/>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scl.gatech.edu/research/supply-chain/20103PLReport.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ey.com/de/de/newsroom/news-releases/20140203-ey-news-lebensmittel-kauf-im-netz-vor-dem-durchbruch"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www.real.de/unternehmen/das-unternehmen-real.html"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7E4561-4230-48E2-B7F6-A950683A3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439</Words>
  <Characters>21667</Characters>
  <Application>Microsoft Office Word</Application>
  <DocSecurity>0</DocSecurity>
  <Lines>180</Lines>
  <Paragraphs>50</Paragraphs>
  <ScaleCrop>false</ScaleCrop>
  <HeadingPairs>
    <vt:vector size="2" baseType="variant">
      <vt:variant>
        <vt:lpstr>Titel</vt:lpstr>
      </vt:variant>
      <vt:variant>
        <vt:i4>1</vt:i4>
      </vt:variant>
    </vt:vector>
  </HeadingPairs>
  <TitlesOfParts>
    <vt:vector size="1" baseType="lpstr">
      <vt:lpstr/>
    </vt:vector>
  </TitlesOfParts>
  <Company>WU-Wien</Company>
  <LinksUpToDate>false</LinksUpToDate>
  <CharactersWithSpaces>25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nbac</dc:creator>
  <cp:lastModifiedBy>Yoana Krasteva</cp:lastModifiedBy>
  <cp:revision>108</cp:revision>
  <cp:lastPrinted>2015-06-17T09:01:00Z</cp:lastPrinted>
  <dcterms:created xsi:type="dcterms:W3CDTF">2015-02-11T08:42:00Z</dcterms:created>
  <dcterms:modified xsi:type="dcterms:W3CDTF">2019-09-03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